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14879" w:type="dxa"/>
        <w:tblLayout w:type="fixed"/>
        <w:tblLook w:val="04A0" w:firstRow="1" w:lastRow="0" w:firstColumn="1" w:lastColumn="0" w:noHBand="0" w:noVBand="1"/>
      </w:tblPr>
      <w:tblGrid>
        <w:gridCol w:w="735"/>
        <w:gridCol w:w="1103"/>
        <w:gridCol w:w="822"/>
        <w:gridCol w:w="737"/>
        <w:gridCol w:w="851"/>
        <w:gridCol w:w="992"/>
        <w:gridCol w:w="1559"/>
        <w:gridCol w:w="993"/>
        <w:gridCol w:w="850"/>
        <w:gridCol w:w="992"/>
        <w:gridCol w:w="3969"/>
        <w:gridCol w:w="1276"/>
      </w:tblGrid>
      <w:tr w:rsidR="008C3CA2" w:rsidRPr="008C3CA2" w:rsidTr="003C76E3">
        <w:trPr>
          <w:trHeight w:val="192"/>
        </w:trPr>
        <w:tc>
          <w:tcPr>
            <w:tcW w:w="14879" w:type="dxa"/>
            <w:gridSpan w:val="12"/>
          </w:tcPr>
          <w:p w:rsidR="00E92ACC" w:rsidRPr="008C3CA2" w:rsidRDefault="00795D1C" w:rsidP="00E92ACC">
            <w:pPr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CA"/>
              </w:rPr>
            </w:pPr>
            <w:bookmarkStart w:id="0" w:name="_GoBack"/>
            <w:bookmarkEnd w:id="0"/>
            <w:r w:rsidRPr="008C3CA2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CA"/>
              </w:rPr>
              <w:t>Study</w:t>
            </w:r>
            <w:r w:rsidR="00E92ACC" w:rsidRPr="008C3CA2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CA"/>
              </w:rPr>
              <w:t xml:space="preserve"> characteristics</w:t>
            </w:r>
            <w:r w:rsidR="003864CA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CA"/>
              </w:rPr>
              <w:t xml:space="preserve"> and extracted data for studies investigating dietary behaviors</w:t>
            </w:r>
          </w:p>
        </w:tc>
      </w:tr>
      <w:tr w:rsidR="008C3CA2" w:rsidRPr="008C3CA2" w:rsidTr="003C76E3">
        <w:trPr>
          <w:trHeight w:val="886"/>
        </w:trPr>
        <w:tc>
          <w:tcPr>
            <w:tcW w:w="7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Study</w:t>
            </w:r>
          </w:p>
          <w:p w:rsidR="00582725" w:rsidRPr="008C3CA2" w:rsidRDefault="00795D1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 w:eastAsia="en-CA"/>
              </w:rPr>
              <w:t xml:space="preserve">Author 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Title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J</w:t>
            </w:r>
            <w:r w:rsidR="00582725"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ournal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country/city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D</w:t>
            </w:r>
            <w:r w:rsidR="00E92ACC"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esign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sample size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sampling/recruitment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Age of participants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socio economic status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2ACC" w:rsidRPr="008C3CA2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Dietary behavior component studied</w:t>
            </w:r>
          </w:p>
          <w:p w:rsidR="00582725" w:rsidRPr="008C3CA2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396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Mediators</w:t>
            </w:r>
          </w:p>
          <w:p w:rsidR="00582725" w:rsidRPr="008C3CA2" w:rsidRDefault="00582725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:rsidR="00582725" w:rsidRPr="008C3CA2" w:rsidRDefault="00582725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2ACC" w:rsidRPr="008C3CA2" w:rsidRDefault="00E92ACC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How mediators were measured</w:t>
            </w:r>
          </w:p>
          <w:p w:rsidR="00582725" w:rsidRPr="008C3CA2" w:rsidRDefault="00582725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</w:tr>
      <w:tr w:rsidR="008C3CA2" w:rsidRPr="008C3CA2" w:rsidTr="003C76E3">
        <w:trPr>
          <w:trHeight w:val="400"/>
        </w:trPr>
        <w:tc>
          <w:tcPr>
            <w:tcW w:w="735" w:type="dxa"/>
          </w:tcPr>
          <w:p w:rsidR="003C3104" w:rsidRPr="008C3CA2" w:rsidRDefault="00463067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BcnllZXRleTwvQXV0aG9yPjxZ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BcnllZXRleTwvQXV0aG9yPjxZ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Aryeetey, et al. (1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D626DC" w:rsidRPr="008C3CA2" w:rsidRDefault="00D626DC" w:rsidP="00D626D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Food retail assessment and family food purchase behaviour</w:t>
            </w:r>
          </w:p>
          <w:p w:rsidR="003C3104" w:rsidRPr="008C3CA2" w:rsidRDefault="003C310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22" w:type="dxa"/>
          </w:tcPr>
          <w:p w:rsidR="00D626DC" w:rsidRPr="008C3CA2" w:rsidRDefault="00D626DC" w:rsidP="00D626D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 xml:space="preserve">African Journal of Food, Agriculture, </w:t>
            </w:r>
          </w:p>
          <w:p w:rsidR="00D626DC" w:rsidRPr="008C3CA2" w:rsidRDefault="00D626DC" w:rsidP="00D626D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 xml:space="preserve">Nutrition and Development </w:t>
            </w:r>
          </w:p>
          <w:p w:rsidR="003C3104" w:rsidRPr="008C3CA2" w:rsidRDefault="003C310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37" w:type="dxa"/>
          </w:tcPr>
          <w:p w:rsidR="00D626DC" w:rsidRPr="008C3CA2" w:rsidRDefault="00D626DC" w:rsidP="00D626D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Ghana, Accra</w:t>
            </w:r>
          </w:p>
          <w:p w:rsidR="003C3104" w:rsidRPr="008C3CA2" w:rsidRDefault="003C310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1" w:type="dxa"/>
          </w:tcPr>
          <w:p w:rsidR="003C3104" w:rsidRPr="008C3CA2" w:rsidRDefault="00582725" w:rsidP="00582725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se study</w:t>
            </w:r>
          </w:p>
        </w:tc>
        <w:tc>
          <w:tcPr>
            <w:tcW w:w="992" w:type="dxa"/>
          </w:tcPr>
          <w:p w:rsidR="00582725" w:rsidRPr="008C3CA2" w:rsidRDefault="00582725" w:rsidP="0058272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Retailers (19)</w:t>
            </w:r>
          </w:p>
          <w:p w:rsidR="00582725" w:rsidRPr="008C3CA2" w:rsidRDefault="00582725" w:rsidP="00582725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582725" w:rsidRPr="008C3CA2" w:rsidRDefault="00582725" w:rsidP="0058272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75 households (person who mainly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urchases food interviewed- female)</w:t>
            </w:r>
          </w:p>
          <w:p w:rsidR="003C3104" w:rsidRPr="008C3CA2" w:rsidRDefault="003C310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:rsidR="00582725" w:rsidRPr="008C3CA2" w:rsidRDefault="00582725" w:rsidP="0058272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 xml:space="preserve">Households in community mapped using google Maps satellite image, </w:t>
            </w:r>
          </w:p>
          <w:p w:rsidR="00582725" w:rsidRPr="008C3CA2" w:rsidRDefault="00582725" w:rsidP="00582725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3C3104" w:rsidRPr="008C3CA2" w:rsidRDefault="00582725" w:rsidP="0058272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Households assigned to clusters and then systematic random,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sampling technique used to select out those to include in study</w:t>
            </w:r>
          </w:p>
        </w:tc>
        <w:tc>
          <w:tcPr>
            <w:tcW w:w="993" w:type="dxa"/>
          </w:tcPr>
          <w:p w:rsidR="003C3104" w:rsidRPr="008C3CA2" w:rsidRDefault="003C3104" w:rsidP="00582725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50" w:type="dxa"/>
          </w:tcPr>
          <w:p w:rsidR="00582725" w:rsidRPr="008C3CA2" w:rsidRDefault="00582725" w:rsidP="0058272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mixed (urban poor &amp; middle class)</w:t>
            </w:r>
          </w:p>
          <w:p w:rsidR="003C3104" w:rsidRPr="008C3CA2" w:rsidRDefault="003C310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2" w:type="dxa"/>
          </w:tcPr>
          <w:p w:rsidR="00582725" w:rsidRPr="008C3CA2" w:rsidRDefault="00582725" w:rsidP="0058272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Food purchasing behaviour</w:t>
            </w:r>
          </w:p>
          <w:p w:rsidR="003C3104" w:rsidRPr="008C3CA2" w:rsidRDefault="003C310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969" w:type="dxa"/>
          </w:tcPr>
          <w:p w:rsidR="00582725" w:rsidRPr="008C3CA2" w:rsidRDefault="00582725" w:rsidP="00066B28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Price - mainly choose traditional markets because food is cheaper but also increasingly going for processed foods from convenience stores/supermarkets</w:t>
            </w:r>
          </w:p>
          <w:p w:rsidR="00582725" w:rsidRPr="008C3CA2" w:rsidRDefault="00582725" w:rsidP="00066B28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Sources of household purchases; preference for traditional markets compared to super market &amp; convenience stores</w:t>
            </w:r>
          </w:p>
          <w:p w:rsidR="003C3104" w:rsidRPr="008C3CA2" w:rsidRDefault="00582725" w:rsidP="00066B28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mmodity diversity (greater variety of foods) - preference for traditional markets but traditional markets are far limiting accessibility (closest was 10KM from study area)</w:t>
            </w:r>
          </w:p>
          <w:p w:rsidR="00582725" w:rsidRPr="008C3CA2" w:rsidRDefault="00582725" w:rsidP="00066B28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oximity to food sources; preference for traditional markets as mainly are composed of farmers (especially on weekly market days)</w:t>
            </w:r>
          </w:p>
          <w:p w:rsidR="00582725" w:rsidRPr="008C3CA2" w:rsidRDefault="00582725" w:rsidP="00066B28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Weekly food purchases; in line with the community weekly traditional markets days (fresh produce more abundant, and sold at relatively lower prices)</w:t>
            </w:r>
          </w:p>
          <w:p w:rsidR="00582725" w:rsidRPr="008C3CA2" w:rsidRDefault="00582725" w:rsidP="00066B28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Increasing supermarkets but with less offer of fresh produce - usage still low compared top traditional markets &amp; convenience stores but above average (for processed foods mainly)</w:t>
            </w:r>
          </w:p>
          <w:p w:rsidR="00582725" w:rsidRPr="008C3CA2" w:rsidRDefault="00582725" w:rsidP="00066B28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nvenience retail shops (less offer of fresh produce) ubiquitously distributed through out community thus high community dependence - higher purchases of processed foods</w:t>
            </w:r>
          </w:p>
          <w:p w:rsidR="00066B28" w:rsidRPr="008C3CA2" w:rsidRDefault="00066B28" w:rsidP="00066B28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ducation and vehicle ownership - main purchase point is supermarket</w:t>
            </w:r>
          </w:p>
        </w:tc>
        <w:tc>
          <w:tcPr>
            <w:tcW w:w="1276" w:type="dxa"/>
          </w:tcPr>
          <w:p w:rsidR="003C3104" w:rsidRPr="008C3CA2" w:rsidRDefault="00582725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A structured questionnaire with common items for consumer face to face in-depth interviews</w:t>
            </w:r>
          </w:p>
        </w:tc>
      </w:tr>
      <w:tr w:rsidR="008C3CA2" w:rsidRPr="008C3CA2" w:rsidTr="003C76E3">
        <w:trPr>
          <w:trHeight w:val="4952"/>
        </w:trPr>
        <w:tc>
          <w:tcPr>
            <w:tcW w:w="735" w:type="dxa"/>
          </w:tcPr>
          <w:p w:rsidR="003C3104" w:rsidRPr="008C3CA2" w:rsidRDefault="00463067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fldChar w:fldCharType="begin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AuthorYear="1"&gt;&lt;Author&gt;Boatemaa&lt;/Author&gt;&lt;Year&gt;2018&lt;/Year&gt;&lt;RecNum&gt;3&lt;/RecNum&gt;&lt;DisplayText&gt;Boatemaa, et al. (2)&lt;/DisplayText&gt;&lt;record&gt;&lt;rec-number&gt;3&lt;/rec-number&gt;&lt;foreign-keys&gt;&lt;key app="EN" db-id="easp9vdfj0pff7e0z5txa9wt222fwps9v205" timestamp="1544085316"&gt;3&lt;/key&gt;&lt;/foreign-keys&gt;&lt;ref-type name="Journal Article"&gt;17&lt;/ref-type&gt;&lt;contributors&gt;&lt;authors&gt;&lt;author&gt;Boatemaa, S.&lt;/author&gt;&lt;author&gt;Badasu, D. M.&lt;/author&gt;&lt;author&gt;De-Graft Aikins, A.&lt;/author&gt;&lt;/authors&gt;&lt;/contributors&gt;&lt;auth-address&gt;Regional Institute for Population Studies, University of Ghana, Accra-Legon, Ghana&lt;/auth-address&gt;&lt;titles&gt;&lt;title&gt;Food beliefs and practices in urban poor communities in Accra: Implications for health interventions&lt;/title&gt;&lt;secondary-title&gt;BMC Public Health&lt;/secondary-title&gt;&lt;alt-title&gt;BMC Public Health&lt;/alt-title&gt;&lt;/titles&gt;&lt;periodical&gt;&lt;full-title&gt;BMC Public Health&lt;/full-title&gt;&lt;abbr-1&gt;BMC Public Health&lt;/abbr-1&gt;&lt;/periodical&gt;&lt;alt-periodical&gt;&lt;full-title&gt;BMC Public Health&lt;/full-title&gt;&lt;abbr-1&gt;BMC Public Health&lt;/abbr-1&gt;&lt;/alt-periodical&gt;&lt;volume&gt;18&lt;/volume&gt;&lt;number&gt;1&lt;/number&gt;&lt;keywords&gt;&lt;keyword&gt;Food beliefs&lt;/keyword&gt;&lt;keyword&gt;Ghana&lt;/keyword&gt;&lt;keyword&gt;Healthy eating&lt;/keyword&gt;&lt;keyword&gt;Socio-ecological model&lt;/keyword&gt;&lt;keyword&gt;Unhealthy eating&lt;/keyword&gt;&lt;/keywords&gt;&lt;dates&gt;&lt;year&gt;2018&lt;/year&gt;&lt;/dates&gt;&lt;publisher&gt;BioMed Central Ltd.&lt;/publisher&gt;&lt;isbn&gt;14712458 (ISSN)&lt;/isbn&gt;&lt;work-type&gt;Article&lt;/work-type&gt;&lt;urls&gt;&lt;related-urls&gt;&lt;url&gt;https://www.scopus.com/inward/record.uri?eid=2-s2.0-85044780294&amp;amp;doi=10.1186%2fs12889-018-5336-6&amp;amp;partnerID=40&amp;amp;md5=991b554eca26c4111f162706b5dd7404&lt;/url&gt;&lt;url&gt;https://bmcpublichealth.biomedcentral.com/track/pdf/10.1186/s12889-018-5336-6&lt;/url&gt;&lt;/related-urls&gt;&lt;/urls&gt;&lt;custom7&gt;434&lt;/custom7&gt;&lt;electronic-resource-num&gt;10.1186/s12889-018-5336-6&lt;/electronic-resource-num&gt;&lt;remote-database-name&gt;Scopus&lt;/remote-database-name&gt;&lt;language&gt;English&lt;/language&gt;&lt;/record&gt;&lt;/Cite&gt;&lt;/EndNote&gt;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Boatemaa, et al. (2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FD1B4B" w:rsidRPr="008C3CA2" w:rsidRDefault="00FD1B4B" w:rsidP="00FD1B4B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Food beliefs and practices in urban poor communities in </w:t>
            </w:r>
          </w:p>
          <w:p w:rsidR="003C3104" w:rsidRPr="008C3CA2" w:rsidRDefault="00FD1B4B" w:rsidP="00FD1B4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ccra: Implications for health interventions</w:t>
            </w:r>
          </w:p>
        </w:tc>
        <w:tc>
          <w:tcPr>
            <w:tcW w:w="822" w:type="dxa"/>
          </w:tcPr>
          <w:p w:rsidR="003C3104" w:rsidRPr="008C3CA2" w:rsidRDefault="00FD1B4B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BMC Public Health</w:t>
            </w:r>
          </w:p>
        </w:tc>
        <w:tc>
          <w:tcPr>
            <w:tcW w:w="737" w:type="dxa"/>
          </w:tcPr>
          <w:p w:rsidR="003C3104" w:rsidRPr="008C3CA2" w:rsidRDefault="00FD1B4B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Ghana, Accra</w:t>
            </w:r>
          </w:p>
        </w:tc>
        <w:tc>
          <w:tcPr>
            <w:tcW w:w="851" w:type="dxa"/>
          </w:tcPr>
          <w:p w:rsidR="003C3104" w:rsidRPr="008C3CA2" w:rsidRDefault="00FD1B4B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Qualitative</w:t>
            </w:r>
          </w:p>
        </w:tc>
        <w:tc>
          <w:tcPr>
            <w:tcW w:w="992" w:type="dxa"/>
          </w:tcPr>
          <w:p w:rsidR="003C3104" w:rsidRPr="008C3CA2" w:rsidRDefault="00FD1B4B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30 (17 female)</w:t>
            </w:r>
          </w:p>
        </w:tc>
        <w:tc>
          <w:tcPr>
            <w:tcW w:w="1559" w:type="dxa"/>
          </w:tcPr>
          <w:p w:rsidR="00FD1B4B" w:rsidRPr="008C3CA2" w:rsidRDefault="00FD1B4B" w:rsidP="00FD1B4B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art of a broader longitudinal study of population, environment and health </w:t>
            </w:r>
          </w:p>
          <w:p w:rsidR="003C3104" w:rsidRPr="008C3CA2" w:rsidRDefault="00FD1B4B" w:rsidP="00FD1B4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in Accra by the Regional Institute for Population Studies (RIPS).</w:t>
            </w:r>
          </w:p>
        </w:tc>
        <w:tc>
          <w:tcPr>
            <w:tcW w:w="993" w:type="dxa"/>
          </w:tcPr>
          <w:p w:rsidR="003C3104" w:rsidRPr="008C3CA2" w:rsidRDefault="00FD1B4B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15 to 67 years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ab/>
            </w:r>
          </w:p>
        </w:tc>
        <w:tc>
          <w:tcPr>
            <w:tcW w:w="850" w:type="dxa"/>
          </w:tcPr>
          <w:p w:rsidR="003C3104" w:rsidRPr="008C3CA2" w:rsidRDefault="00FD1B4B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urban poor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ab/>
            </w:r>
          </w:p>
        </w:tc>
        <w:tc>
          <w:tcPr>
            <w:tcW w:w="992" w:type="dxa"/>
          </w:tcPr>
          <w:p w:rsidR="003C3104" w:rsidRPr="008C3CA2" w:rsidRDefault="00FD1B4B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Food Choice/Healthy eating</w:t>
            </w:r>
          </w:p>
        </w:tc>
        <w:tc>
          <w:tcPr>
            <w:tcW w:w="3969" w:type="dxa"/>
          </w:tcPr>
          <w:p w:rsidR="00254254" w:rsidRPr="008C3CA2" w:rsidRDefault="00254254" w:rsidP="00C15634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Definition of healthy eating (portion sizes, must be socially acceptable, cooking method, food hygiene, time of eating) - diversity but no mention of F&amp;V</w:t>
            </w:r>
          </w:p>
          <w:p w:rsidR="00254254" w:rsidRPr="008C3CA2" w:rsidRDefault="00254254" w:rsidP="00C15634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Cooking method and mode of consumption make food healthy/unhealthy</w:t>
            </w:r>
          </w:p>
          <w:p w:rsidR="00254254" w:rsidRPr="008C3CA2" w:rsidRDefault="00254254" w:rsidP="00C15634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Unhealthy food causes diseases and body disturbances (perceived severity)</w:t>
            </w:r>
          </w:p>
          <w:p w:rsidR="00254254" w:rsidRPr="008C3CA2" w:rsidRDefault="00254254" w:rsidP="00C15634">
            <w:pPr>
              <w:pStyle w:val="ListParagraph"/>
              <w:numPr>
                <w:ilvl w:val="0"/>
                <w:numId w:val="8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Tradition - culture (traditionally recognised foods) e.g. palm oil regarded as healthy in Ghana</w:t>
            </w:r>
          </w:p>
          <w:p w:rsidR="00254254" w:rsidRPr="008C3CA2" w:rsidRDefault="00254254" w:rsidP="00C15634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US" w:eastAsia="en-CA"/>
              </w:rPr>
              <w:t>F</w:t>
            </w: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inances - forces one to make choice which is not their preferences; make hard choices to leave out F&amp;V</w:t>
            </w:r>
          </w:p>
          <w:p w:rsidR="00254254" w:rsidRPr="008C3CA2" w:rsidRDefault="00254254" w:rsidP="00C15634">
            <w:pPr>
              <w:pStyle w:val="ListParagraph"/>
              <w:numPr>
                <w:ilvl w:val="0"/>
                <w:numId w:val="7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Satiety filling foods chosen - reason for avoiding F&amp;V as are not filling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6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Perception that eating healthy is expensive - especially F&amp;V </w:t>
            </w:r>
          </w:p>
          <w:p w:rsidR="00254254" w:rsidRPr="008C3CA2" w:rsidRDefault="00254254" w:rsidP="00C15634">
            <w:pPr>
              <w:pStyle w:val="ListParagraph"/>
              <w:ind w:left="360"/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Planning - usually readapt recipes according to available ingredients</w:t>
            </w:r>
          </w:p>
          <w:p w:rsidR="00254254" w:rsidRPr="008C3CA2" w:rsidRDefault="00254254" w:rsidP="00254254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 xml:space="preserve">Psychological factors 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US" w:eastAsia="en-CA"/>
              </w:rPr>
              <w:t>E</w:t>
            </w: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motions (what mind tells them)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Satiety is the first factor to inform selection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Embodied nutritional needs (body needs energy after strenuous work - thus select for foods perceived to have these)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Dislike for some fruits 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5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Food preference for fatty and sugary foods</w:t>
            </w:r>
          </w:p>
          <w:p w:rsidR="00254254" w:rsidRPr="008C3CA2" w:rsidRDefault="00254254" w:rsidP="00254254">
            <w:pPr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Community Factors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Availability - food deserts; F&amp;V vendors are inconsistent- no salads by street vendors, convenience retail stores sell mainly processed foods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sources of foods; traditional markets have cheaper offers of healthy foods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Accessibility; transportation to traditional markets difficult 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2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Religion </w:t>
            </w:r>
          </w:p>
          <w:p w:rsidR="00254254" w:rsidRPr="008C3CA2" w:rsidRDefault="00254254" w:rsidP="00254254">
            <w:pPr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Significant others (interpersonal)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Influence by mothers, grandmothers, aunts and friends - mainly socialisation with mothers; </w:t>
            </w:r>
          </w:p>
          <w:p w:rsidR="00254254" w:rsidRPr="008C3CA2" w:rsidRDefault="00254254" w:rsidP="00254254">
            <w:pPr>
              <w:pStyle w:val="ListParagraph"/>
              <w:numPr>
                <w:ilvl w:val="1"/>
                <w:numId w:val="3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Cooking methods, type &amp; content - influence from mothers; peers - food recommendations especially unhealthy processed foods </w:t>
            </w:r>
          </w:p>
          <w:p w:rsidR="00254254" w:rsidRPr="008C3CA2" w:rsidRDefault="00254254" w:rsidP="00254254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Household size; those living alone don’t cook- </w:t>
            </w:r>
            <w:proofErr w:type="spellStart"/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b’se</w:t>
            </w:r>
            <w:proofErr w:type="spellEnd"/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 no one to share meals with; bigger households -prioritise filling carbohydrates over F&amp;V and protein</w:t>
            </w:r>
          </w:p>
          <w:p w:rsidR="003C3104" w:rsidRPr="008C3CA2" w:rsidRDefault="003C3104" w:rsidP="003C3104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276" w:type="dxa"/>
          </w:tcPr>
          <w:p w:rsidR="003C3104" w:rsidRPr="008C3CA2" w:rsidRDefault="003C310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C3CA2" w:rsidRPr="008C3CA2" w:rsidTr="003C76E3">
        <w:trPr>
          <w:trHeight w:val="192"/>
        </w:trPr>
        <w:tc>
          <w:tcPr>
            <w:tcW w:w="735" w:type="dxa"/>
          </w:tcPr>
          <w:p w:rsidR="003C3104" w:rsidRPr="008C3CA2" w:rsidRDefault="00463067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fldChar w:fldCharType="begin">
                <w:fldData xml:space="preserve">PEVuZE5vdGU+PENpdGUgQXV0aG9yWWVhcj0iMSI+PEF1dGhvcj5DaGFybHRvbjwvQXV0aG9yPjxZ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DaGFybHRvbjwvQXV0aG9yPjxZ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Charlton, et al. (3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3C3104" w:rsidRPr="008C3CA2" w:rsidRDefault="00864DF0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urces and credibility of nutrition information among black urban</w:t>
            </w:r>
          </w:p>
        </w:tc>
        <w:tc>
          <w:tcPr>
            <w:tcW w:w="822" w:type="dxa"/>
          </w:tcPr>
          <w:p w:rsidR="003C3104" w:rsidRPr="008C3CA2" w:rsidRDefault="00864DF0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ublic Health </w:t>
            </w:r>
            <w:proofErr w:type="spell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utr</w:t>
            </w:r>
            <w:proofErr w:type="spellEnd"/>
          </w:p>
        </w:tc>
        <w:tc>
          <w:tcPr>
            <w:tcW w:w="737" w:type="dxa"/>
          </w:tcPr>
          <w:p w:rsidR="003C3104" w:rsidRPr="008C3CA2" w:rsidRDefault="00864DF0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uth Africa, Cape Town</w:t>
            </w:r>
            <w:r w:rsidRPr="008C3CA2">
              <w:rPr>
                <w:rFonts w:ascii="Arial" w:eastAsia="Times New Roman" w:hAnsi="Arial" w:cs="Arial"/>
                <w:sz w:val="18"/>
                <w:szCs w:val="18"/>
                <w:lang w:val="en-CA" w:eastAsia="en-CA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nd Pretoria</w:t>
            </w:r>
          </w:p>
        </w:tc>
        <w:tc>
          <w:tcPr>
            <w:tcW w:w="851" w:type="dxa"/>
          </w:tcPr>
          <w:p w:rsidR="00864DF0" w:rsidRPr="008C3CA2" w:rsidRDefault="00864DF0" w:rsidP="00864DF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ross sectional qualitative </w:t>
            </w:r>
          </w:p>
          <w:p w:rsidR="003C3104" w:rsidRPr="008C3CA2" w:rsidRDefault="00864DF0" w:rsidP="00864DF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&amp; quantitative descriptive study</w:t>
            </w:r>
          </w:p>
        </w:tc>
        <w:tc>
          <w:tcPr>
            <w:tcW w:w="992" w:type="dxa"/>
          </w:tcPr>
          <w:p w:rsidR="00864DF0" w:rsidRPr="008C3CA2" w:rsidRDefault="00864DF0" w:rsidP="00864DF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394 women quantitative study</w:t>
            </w:r>
          </w:p>
          <w:p w:rsidR="003C3104" w:rsidRPr="008C3CA2" w:rsidRDefault="00864DF0" w:rsidP="00864DF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39 women for qualitative study</w:t>
            </w:r>
          </w:p>
        </w:tc>
        <w:tc>
          <w:tcPr>
            <w:tcW w:w="1559" w:type="dxa"/>
          </w:tcPr>
          <w:p w:rsidR="00864DF0" w:rsidRPr="008C3CA2" w:rsidRDefault="00864DF0" w:rsidP="00864DF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nveniently sampled according to age and socioeconomic status,</w:t>
            </w:r>
          </w:p>
          <w:p w:rsidR="00864DF0" w:rsidRPr="008C3CA2" w:rsidRDefault="00864DF0" w:rsidP="00864DF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(based on the Living Standards Measure (LSM) category of 5 or 6) entry criteria.</w:t>
            </w:r>
          </w:p>
          <w:p w:rsidR="003C3104" w:rsidRPr="008C3CA2" w:rsidRDefault="00864DF0" w:rsidP="00864DF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SM is an index that classiﬁes people according to their living standards</w:t>
            </w:r>
          </w:p>
        </w:tc>
        <w:tc>
          <w:tcPr>
            <w:tcW w:w="993" w:type="dxa"/>
          </w:tcPr>
          <w:p w:rsidR="003C3104" w:rsidRPr="008C3CA2" w:rsidRDefault="00864DF0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17 to 49 years</w:t>
            </w:r>
          </w:p>
        </w:tc>
        <w:tc>
          <w:tcPr>
            <w:tcW w:w="850" w:type="dxa"/>
          </w:tcPr>
          <w:p w:rsidR="003C3104" w:rsidRPr="008C3CA2" w:rsidRDefault="00864DF0" w:rsidP="003C3104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ot specified </w:t>
            </w:r>
          </w:p>
        </w:tc>
        <w:tc>
          <w:tcPr>
            <w:tcW w:w="992" w:type="dxa"/>
          </w:tcPr>
          <w:p w:rsidR="00864DF0" w:rsidRPr="008C3CA2" w:rsidRDefault="00864DF0" w:rsidP="00864DF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ajor sources of nutrition info &amp; perceived credibility</w:t>
            </w:r>
          </w:p>
          <w:p w:rsidR="003C3104" w:rsidRPr="008C3CA2" w:rsidRDefault="00864DF0" w:rsidP="00864DF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xisting level of nutrition knowledge</w:t>
            </w:r>
          </w:p>
        </w:tc>
        <w:tc>
          <w:tcPr>
            <w:tcW w:w="3969" w:type="dxa"/>
          </w:tcPr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Definition of healthy diet; related to mainly body building food &amp; foods in micro nutrients, not many mention diversity &amp; fruits and vegetables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Trusted information sources; media (TV &amp; radio), family &amp; friends and church groups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utrition knowledge; obesity related to fat &amp; sugar but not many relate it to portion sizes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Knowledge misconception; weight gain perceived positively while low weight related to HIV - likely to influence choices for weight gaining foods, starchy foods are regarded as ‘fattening’ food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ice, perception that health diet is expensive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Organoleptic attributes, particularly taste 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eferences of the rest of family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ealth considerations; aiming for a healthy diet but misconceptions of healthy diet limit many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abit/routine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Quality/freshness of food</w:t>
            </w:r>
          </w:p>
          <w:p w:rsidR="00864DF0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Quick /easy to prepare foods </w:t>
            </w:r>
          </w:p>
          <w:p w:rsidR="003C3104" w:rsidRPr="008C3CA2" w:rsidRDefault="00864DF0" w:rsidP="00864DF0">
            <w:pPr>
              <w:pStyle w:val="ListParagraph"/>
              <w:numPr>
                <w:ilvl w:val="0"/>
                <w:numId w:val="9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esentation/packaging</w:t>
            </w:r>
          </w:p>
        </w:tc>
        <w:tc>
          <w:tcPr>
            <w:tcW w:w="1276" w:type="dxa"/>
          </w:tcPr>
          <w:p w:rsidR="00E2726C" w:rsidRPr="008C3CA2" w:rsidRDefault="00E2726C" w:rsidP="00E272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Focus Group Discussions semi structured questionnaire</w:t>
            </w:r>
          </w:p>
          <w:p w:rsidR="003C3104" w:rsidRPr="008C3CA2" w:rsidRDefault="00E2726C" w:rsidP="00E272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Structured questionnaire based on themes and ideas from qualitative study</w:t>
            </w:r>
          </w:p>
        </w:tc>
      </w:tr>
      <w:tr w:rsidR="008C3CA2" w:rsidRPr="008C3CA2" w:rsidTr="003C76E3">
        <w:trPr>
          <w:trHeight w:val="192"/>
        </w:trPr>
        <w:tc>
          <w:tcPr>
            <w:tcW w:w="735" w:type="dxa"/>
          </w:tcPr>
          <w:p w:rsidR="003C3104" w:rsidRPr="008C3CA2" w:rsidRDefault="00463067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QaGlsbGlwczwvQXV0aG9yPjxZ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QaGlsbGlwczwvQXV0aG9yPjxZ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Phillips, et al. (4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E2726C" w:rsidRPr="008C3CA2" w:rsidRDefault="00E2726C" w:rsidP="00E272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erceptions of diet, physical activity, and obesity-related health </w:t>
            </w:r>
          </w:p>
          <w:p w:rsidR="003C3104" w:rsidRPr="008C3CA2" w:rsidRDefault="00E2726C" w:rsidP="00E272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mong black daughter-mother pairs in Soweto, South Africa</w:t>
            </w:r>
          </w:p>
        </w:tc>
        <w:tc>
          <w:tcPr>
            <w:tcW w:w="822" w:type="dxa"/>
          </w:tcPr>
          <w:p w:rsidR="003C3104" w:rsidRPr="008C3CA2" w:rsidRDefault="00E272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BMC Public Health</w:t>
            </w:r>
          </w:p>
        </w:tc>
        <w:tc>
          <w:tcPr>
            <w:tcW w:w="737" w:type="dxa"/>
          </w:tcPr>
          <w:p w:rsidR="003C3104" w:rsidRPr="008C3CA2" w:rsidRDefault="00E272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uth Africa, Johannesburg</w:t>
            </w:r>
          </w:p>
        </w:tc>
        <w:tc>
          <w:tcPr>
            <w:tcW w:w="851" w:type="dxa"/>
          </w:tcPr>
          <w:p w:rsidR="003C3104" w:rsidRPr="008C3CA2" w:rsidRDefault="00E272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Qualitative</w:t>
            </w:r>
          </w:p>
        </w:tc>
        <w:tc>
          <w:tcPr>
            <w:tcW w:w="992" w:type="dxa"/>
          </w:tcPr>
          <w:p w:rsidR="003C3104" w:rsidRPr="008C3CA2" w:rsidRDefault="00E272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32 (daughters and mothers) </w:t>
            </w:r>
          </w:p>
        </w:tc>
        <w:tc>
          <w:tcPr>
            <w:tcW w:w="1559" w:type="dxa"/>
          </w:tcPr>
          <w:p w:rsidR="00E2726C" w:rsidRPr="008C3CA2" w:rsidRDefault="00E2726C" w:rsidP="00E272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articipants were sampled from ongoing Birth to Twenty Plus (Bt20) longitudinal study. </w:t>
            </w:r>
          </w:p>
          <w:p w:rsidR="003C3104" w:rsidRPr="008C3CA2" w:rsidRDefault="00E2726C" w:rsidP="00E272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Young adult female members of the birth cohort and their mothers were purposefully sampled.</w:t>
            </w:r>
          </w:p>
        </w:tc>
        <w:tc>
          <w:tcPr>
            <w:tcW w:w="993" w:type="dxa"/>
          </w:tcPr>
          <w:p w:rsidR="00E2726C" w:rsidRPr="008C3CA2" w:rsidRDefault="00E2726C" w:rsidP="00E272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Daughters (24 years</w:t>
            </w:r>
          </w:p>
          <w:p w:rsidR="003C3104" w:rsidRPr="008C3CA2" w:rsidRDefault="00E2726C" w:rsidP="00E272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others (53 years)</w:t>
            </w:r>
          </w:p>
        </w:tc>
        <w:tc>
          <w:tcPr>
            <w:tcW w:w="850" w:type="dxa"/>
          </w:tcPr>
          <w:p w:rsidR="003C3104" w:rsidRPr="008C3CA2" w:rsidRDefault="00E2726C" w:rsidP="003C3104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ot specified</w:t>
            </w:r>
          </w:p>
        </w:tc>
        <w:tc>
          <w:tcPr>
            <w:tcW w:w="992" w:type="dxa"/>
          </w:tcPr>
          <w:p w:rsidR="003C3104" w:rsidRPr="008C3CA2" w:rsidRDefault="00E272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ealthy food behaviors</w:t>
            </w:r>
          </w:p>
        </w:tc>
        <w:tc>
          <w:tcPr>
            <w:tcW w:w="3969" w:type="dxa"/>
          </w:tcPr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ef</w:t>
            </w:r>
            <w:proofErr w:type="spell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inition</w:t>
            </w:r>
            <w:proofErr w:type="spellEnd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of healthy eating; F&amp;V, and cereal consumption, boiling rather than using fats and oils, and not taking fast foods (good knowledge but many don’t practise it, </w:t>
            </w:r>
            <w:r w:rsidR="00962865"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sp.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young adults)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ge (young adults go for unhealthy trend options compared older adults)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dverse health experiences either to you or a loved one - more cautious/motivation to eat healthy, healthy lifestyle seen as a treatment mechanism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ot priority to eat health now - young </w:t>
            </w:r>
            <w:r w:rsidR="00962865"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dults;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prioritise more of emotion </w:t>
            </w:r>
            <w:r w:rsidR="00962865"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atisfying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foods - tasty 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otivation to live longer - mainly an aspect considered by mothers but not young adults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erception that </w:t>
            </w:r>
            <w:r w:rsidR="00962865"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repercussions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of unhealthy eating are only dealt with in old age (mindset that health problems are long term)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abit to take small food portion size - young adults don't like to eat bigger portion sizes especially at night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knowledge of broad range of </w:t>
            </w:r>
            <w:r w:rsidR="00962865"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nsequences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of unhealthy eating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ersonal health concerns (treatment mechanism) but only in mothers, not in young adults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Information exposure from social networks (friends, family-grandmothers, mothers), mothers are always recommending to daughters what they should eat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Information exposure from internet and television - media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Body image </w:t>
            </w:r>
            <w:r w:rsidR="00962865"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estige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- weight gain means good life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ersonal motivation to be health rather than stressing about living a healthy lifestyle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Desire to give family better upbringing- an opportunity mothers missed - usually desire translates in to specific dietary patterns </w:t>
            </w:r>
          </w:p>
          <w:p w:rsidR="00E2726C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Diet according to personal health concerns (mainly mothers) or needs of family members with health issues</w:t>
            </w:r>
          </w:p>
          <w:p w:rsidR="003C3104" w:rsidRPr="008C3CA2" w:rsidRDefault="00E2726C" w:rsidP="00962865">
            <w:pPr>
              <w:pStyle w:val="ListParagraph"/>
              <w:numPr>
                <w:ilvl w:val="0"/>
                <w:numId w:val="1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xposure to nutrition/healthy information at school (primary and secondary)</w:t>
            </w:r>
          </w:p>
        </w:tc>
        <w:tc>
          <w:tcPr>
            <w:tcW w:w="1276" w:type="dxa"/>
          </w:tcPr>
          <w:p w:rsidR="003C3104" w:rsidRPr="008C3CA2" w:rsidRDefault="003C310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C3CA2" w:rsidRPr="008C3CA2" w:rsidTr="003C76E3">
        <w:trPr>
          <w:trHeight w:val="192"/>
        </w:trPr>
        <w:tc>
          <w:tcPr>
            <w:tcW w:w="735" w:type="dxa"/>
          </w:tcPr>
          <w:p w:rsidR="007303C1" w:rsidRPr="008C3CA2" w:rsidRDefault="00463067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TdGVybjwvQXV0aG9yPjxZZWFy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TdGVybjwvQXV0aG9yPjxZZWFy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Stern, et al. (5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n exploration into the determinants of noncommunicable diseases</w:t>
            </w:r>
          </w:p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among rural-to-urban migrants in peri urban South Africa</w:t>
            </w:r>
          </w:p>
        </w:tc>
        <w:tc>
          <w:tcPr>
            <w:tcW w:w="822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ev</w:t>
            </w:r>
            <w:proofErr w:type="spellEnd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Chronic Dis</w:t>
            </w:r>
          </w:p>
        </w:tc>
        <w:tc>
          <w:tcPr>
            <w:tcW w:w="737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uth Africa, Cape Town</w:t>
            </w:r>
          </w:p>
        </w:tc>
        <w:tc>
          <w:tcPr>
            <w:tcW w:w="851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ross sectional mixed qualitative</w:t>
            </w:r>
          </w:p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nd quantitative study</w:t>
            </w:r>
          </w:p>
        </w:tc>
        <w:tc>
          <w:tcPr>
            <w:tcW w:w="992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55 (45 women and 10 men)</w:t>
            </w:r>
          </w:p>
        </w:tc>
        <w:tc>
          <w:tcPr>
            <w:tcW w:w="1559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urposive sampling, from ongoing community programs</w:t>
            </w:r>
          </w:p>
        </w:tc>
        <w:tc>
          <w:tcPr>
            <w:tcW w:w="993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ot reported </w:t>
            </w:r>
          </w:p>
        </w:tc>
        <w:tc>
          <w:tcPr>
            <w:tcW w:w="850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Urban poor</w:t>
            </w:r>
          </w:p>
        </w:tc>
        <w:tc>
          <w:tcPr>
            <w:tcW w:w="992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General dietary behavior </w:t>
            </w:r>
          </w:p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(food choice)</w:t>
            </w:r>
          </w:p>
        </w:tc>
        <w:tc>
          <w:tcPr>
            <w:tcW w:w="396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bottom"/>
          </w:tcPr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US" w:eastAsia="en-CA"/>
              </w:rPr>
              <w:t>L</w:t>
            </w:r>
            <w:proofErr w:type="spellStart"/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ess</w:t>
            </w:r>
            <w:proofErr w:type="spellEnd"/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 time for food preparation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Budget constraints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Environment of cheap unhealthy foods (high in fat &amp; sugar)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Social status food - fast street foods seen as progress from rural options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Ability to get food on credit from street vendors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Food deserts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Weight gain symbolic to success - thus unhealthy options not a concern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Family members obstacle to change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Role models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Desire to eat street vended unhealthy foods; tasty </w:t>
            </w:r>
          </w:p>
          <w:p w:rsidR="007303C1" w:rsidRPr="008C3CA2" w:rsidRDefault="007303C1" w:rsidP="007303C1">
            <w:pPr>
              <w:pStyle w:val="ListParagraph"/>
              <w:numPr>
                <w:ilvl w:val="0"/>
                <w:numId w:val="11"/>
              </w:numPr>
              <w:rPr>
                <w:rFonts w:ascii="Arial" w:eastAsia="Times New Roman" w:hAnsi="Arial" w:cs="Arial"/>
                <w:sz w:val="18"/>
                <w:szCs w:val="18"/>
                <w:lang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Emotional and social support gained through group organisational meetings; helps them to address barriers impeding them to overcome unhealthy options</w:t>
            </w:r>
          </w:p>
        </w:tc>
        <w:tc>
          <w:tcPr>
            <w:tcW w:w="1276" w:type="dxa"/>
          </w:tcPr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In-depth interviews</w:t>
            </w:r>
          </w:p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Participatory reflection</w:t>
            </w:r>
          </w:p>
          <w:p w:rsidR="007303C1" w:rsidRPr="008C3CA2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Action and reflection groups</w:t>
            </w:r>
          </w:p>
        </w:tc>
      </w:tr>
      <w:tr w:rsidR="008C3CA2" w:rsidRPr="008C3CA2" w:rsidTr="003C76E3">
        <w:trPr>
          <w:trHeight w:val="192"/>
        </w:trPr>
        <w:tc>
          <w:tcPr>
            <w:tcW w:w="735" w:type="dxa"/>
          </w:tcPr>
          <w:p w:rsidR="007303C1" w:rsidRPr="008C3CA2" w:rsidRDefault="00463067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AuthorYear="1"&gt;&lt;Author&gt;Cockx&lt;/Author&gt;&lt;Year&gt;2018&lt;/Year&gt;&lt;RecNum&gt;5&lt;/RecNum&gt;&lt;DisplayText&gt;Cockx, et al. (6)&lt;/DisplayText&gt;&lt;record&gt;&lt;rec-number&gt;5&lt;/rec-number&gt;&lt;foreign-keys&gt;&lt;key app="EN" db-id="easp9vdfj0pff7e0z5txa9wt222fwps9v205" timestamp="1544085316"&gt;5&lt;/key&gt;&lt;/foreign-keys&gt;&lt;ref-type name="Journal Article"&gt;17&lt;/ref-type&gt;&lt;contributors&gt;&lt;authors&gt;&lt;author&gt;Cockx, L.&lt;/author&gt;&lt;author&gt;Colen, L.&lt;/author&gt;&lt;author&gt;De Weerdt, J.&lt;/author&gt;&lt;/authors&gt;&lt;/contributors&gt;&lt;titles&gt;&lt;title&gt;From corn to popcorn? Urbanization and dietary change: Evidence from rural-urban migrants in Tanzania&lt;/title&gt;&lt;secondary-title&gt;World Development&lt;/secondary-title&gt;&lt;/titles&gt;&lt;periodical&gt;&lt;full-title&gt;World Development&lt;/full-title&gt;&lt;/periodical&gt;&lt;pages&gt;140-159&lt;/pages&gt;&lt;volume&gt;110&lt;/volume&gt;&lt;dates&gt;&lt;year&gt;2018&lt;/year&gt;&lt;pub-dates&gt;&lt;date&gt;Oct&lt;/date&gt;&lt;/pub-dates&gt;&lt;/dates&gt;&lt;isbn&gt;0305-750X&lt;/isbn&gt;&lt;accession-num&gt;WOS:000440118800011&lt;/accession-num&gt;&lt;urls&gt;&lt;related-urls&gt;&lt;url&gt;&amp;lt;Go to ISI&amp;gt;://WOS:000440118800011&lt;/url&gt;&lt;url&gt;https://ac.els-cdn.com/S0305750X18301372/1-s2.0-S0305750X18301372-main.pdf?_tid=32617b58-a46d-4b32-ab63-ca246d6dc36d&amp;amp;acdnat=1536660385_ad023c5ca60a5d68175fcb6eb2373029&lt;/url&gt;&lt;/related-urls&gt;&lt;/urls&gt;&lt;electronic-resource-num&gt;10.1016/j.worlddev.2018.04.018&lt;/electronic-resource-num&gt;&lt;/record&gt;&lt;/Cite&gt;&lt;/EndNote&gt;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Cockx, et al. (6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7303C1" w:rsidRPr="008C3CA2" w:rsidRDefault="00897CC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rom corn to popcorn? Urbanization and dietary change: Evidence</w:t>
            </w:r>
            <w:r w:rsidRPr="008C3CA2">
              <w:rPr>
                <w:rFonts w:ascii="Arial" w:eastAsia="Times New Roman" w:hAnsi="Arial" w:cs="Arial"/>
                <w:sz w:val="18"/>
                <w:szCs w:val="18"/>
                <w:lang w:val="en-CA" w:eastAsia="en-CA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from rural-urban migrants in Tanzania </w:t>
            </w:r>
          </w:p>
        </w:tc>
        <w:tc>
          <w:tcPr>
            <w:tcW w:w="822" w:type="dxa"/>
          </w:tcPr>
          <w:p w:rsidR="007303C1" w:rsidRPr="008C3CA2" w:rsidRDefault="00897CC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World Development</w:t>
            </w:r>
          </w:p>
        </w:tc>
        <w:tc>
          <w:tcPr>
            <w:tcW w:w="737" w:type="dxa"/>
          </w:tcPr>
          <w:p w:rsidR="007303C1" w:rsidRPr="008C3CA2" w:rsidRDefault="00897CC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Urban Tanzania, Dar salaam</w:t>
            </w:r>
          </w:p>
        </w:tc>
        <w:tc>
          <w:tcPr>
            <w:tcW w:w="851" w:type="dxa"/>
          </w:tcPr>
          <w:p w:rsidR="00897CC0" w:rsidRPr="008C3CA2" w:rsidRDefault="00897CC0" w:rsidP="00897CC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ross sectional, national panel</w:t>
            </w:r>
          </w:p>
          <w:p w:rsidR="007303C1" w:rsidRPr="008C3CA2" w:rsidRDefault="00897CC0" w:rsidP="00897CC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urvey</w:t>
            </w:r>
          </w:p>
        </w:tc>
        <w:tc>
          <w:tcPr>
            <w:tcW w:w="992" w:type="dxa"/>
          </w:tcPr>
          <w:p w:rsidR="007303C1" w:rsidRPr="008C3CA2" w:rsidRDefault="00897CC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238 individuals (56.7% Females)</w:t>
            </w:r>
          </w:p>
        </w:tc>
        <w:tc>
          <w:tcPr>
            <w:tcW w:w="1559" w:type="dxa"/>
          </w:tcPr>
          <w:p w:rsidR="00897CC0" w:rsidRPr="008C3CA2" w:rsidRDefault="00897CC0" w:rsidP="00897CC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ational panel survey for 2008/09 and 2013/14 used to track households who migrated</w:t>
            </w:r>
          </w:p>
          <w:p w:rsidR="007303C1" w:rsidRPr="008C3CA2" w:rsidRDefault="00897CC0" w:rsidP="00897CC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during this time period</w:t>
            </w:r>
          </w:p>
        </w:tc>
        <w:tc>
          <w:tcPr>
            <w:tcW w:w="993" w:type="dxa"/>
          </w:tcPr>
          <w:p w:rsidR="007303C1" w:rsidRPr="008C3CA2" w:rsidRDefault="00897CC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verage age 21 years</w:t>
            </w:r>
          </w:p>
        </w:tc>
        <w:tc>
          <w:tcPr>
            <w:tcW w:w="850" w:type="dxa"/>
          </w:tcPr>
          <w:p w:rsidR="007303C1" w:rsidRPr="008C3CA2" w:rsidRDefault="00897CC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ot specified </w:t>
            </w:r>
          </w:p>
        </w:tc>
        <w:tc>
          <w:tcPr>
            <w:tcW w:w="992" w:type="dxa"/>
          </w:tcPr>
          <w:p w:rsidR="00897CC0" w:rsidRPr="008C3CA2" w:rsidRDefault="00897CC0" w:rsidP="00897CC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Dietary pattern changes in urban immigrants</w:t>
            </w:r>
          </w:p>
          <w:p w:rsidR="007303C1" w:rsidRPr="008C3CA2" w:rsidRDefault="00897CC0" w:rsidP="00897CC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nd reasons for changes </w:t>
            </w:r>
          </w:p>
        </w:tc>
        <w:tc>
          <w:tcPr>
            <w:tcW w:w="3969" w:type="dxa"/>
          </w:tcPr>
          <w:p w:rsidR="00897CC0" w:rsidRPr="008C3CA2" w:rsidRDefault="00897CC0" w:rsidP="00897CC0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witch to traditional staples to conveniently prepared out of home foods and highly sweetened diets (refined and processed foods)</w:t>
            </w:r>
          </w:p>
          <w:p w:rsidR="00897CC0" w:rsidRPr="008C3CA2" w:rsidRDefault="00897CC0" w:rsidP="00897CC0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Increased snacking</w:t>
            </w:r>
          </w:p>
          <w:p w:rsidR="00897CC0" w:rsidRPr="008C3CA2" w:rsidRDefault="00897CC0" w:rsidP="00897CC0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ew preferences; desirability for quick to prepare foods</w:t>
            </w:r>
          </w:p>
          <w:p w:rsidR="00897CC0" w:rsidRPr="008C3CA2" w:rsidRDefault="00897CC0" w:rsidP="00897CC0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ood environment; mainly sweetened processed foods &amp; food deserts</w:t>
            </w:r>
          </w:p>
          <w:p w:rsidR="007303C1" w:rsidRPr="008C3CA2" w:rsidRDefault="00897CC0" w:rsidP="00897CC0">
            <w:pPr>
              <w:pStyle w:val="ListParagraph"/>
              <w:numPr>
                <w:ilvl w:val="0"/>
                <w:numId w:val="12"/>
              </w:num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st; e.g. refined cereals are cheaper compared to traditional staples rural to urban migration</w:t>
            </w:r>
          </w:p>
        </w:tc>
        <w:tc>
          <w:tcPr>
            <w:tcW w:w="1276" w:type="dxa"/>
          </w:tcPr>
          <w:p w:rsidR="007303C1" w:rsidRPr="008C3CA2" w:rsidRDefault="00897CC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Expenditure and consumption recall questionnaire </w:t>
            </w:r>
          </w:p>
        </w:tc>
      </w:tr>
      <w:tr w:rsidR="008C3CA2" w:rsidRPr="008C3CA2" w:rsidTr="003C76E3">
        <w:trPr>
          <w:trHeight w:val="183"/>
        </w:trPr>
        <w:tc>
          <w:tcPr>
            <w:tcW w:w="735" w:type="dxa"/>
          </w:tcPr>
          <w:p w:rsidR="007303C1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AuthorYear="1"&gt;&lt;Author&gt;Dake&lt;/Author&gt;&lt;Year&gt;2016&lt;/Year&gt;&lt;RecNum&gt;6&lt;/RecNum&gt;&lt;DisplayText&gt;Dake, et al. (7)&lt;/DisplayText&gt;&lt;record&gt;&lt;rec-number&gt;6&lt;/rec-number&gt;&lt;foreign-keys&gt;&lt;key app="EN" db-id="easp9vdfj0pff7e0z5txa9wt222fwps9v205" timestamp="1544085316"&gt;6&lt;/key&gt;&lt;/foreign-keys&gt;&lt;ref-type name="Journal Article"&gt;17&lt;/ref-type&gt;&lt;contributors&gt;&lt;authors&gt;&lt;author&gt;Dake, Fidelia AA&lt;/author&gt;&lt;author&gt;Thompson, Amanda L&lt;/author&gt;&lt;author&gt;Ng, Shu Wen&lt;/author&gt;&lt;author&gt;Agyei-Mensah, Samuel&lt;/author&gt;&lt;author&gt;Codjoe, Samuel NA&lt;/author&gt;&lt;/authors&gt;&lt;/contributors&gt;&lt;titles&gt;&lt;title&gt;The local food environment and body mass index among the urban poor in Accra, Ghana&lt;/title&gt;&lt;secondary-title&gt;Journal of Urban Health&lt;/secondary-title&gt;&lt;/titles&gt;&lt;periodical&gt;&lt;full-title&gt;Journal of Urban Health&lt;/full-title&gt;&lt;/periodical&gt;&lt;pages&gt;438-455&lt;/pages&gt;&lt;volume&gt;93&lt;/volume&gt;&lt;number&gt;3&lt;/number&gt;&lt;dates&gt;&lt;year&gt;2016&lt;/year&gt;&lt;/dates&gt;&lt;isbn&gt;1099-3460&lt;/isbn&gt;&lt;urls&gt;&lt;related-urls&gt;&lt;url&gt;https://www.ncbi.nlm.nih.gov/pmc/articles/PMC4899328/pdf/11524_2016_Article_44.pdf&lt;/url&gt;&lt;/related-urls&gt;&lt;/urls&gt;&lt;/record&gt;&lt;/Cite&gt;&lt;/EndNote&gt;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Dake, et al. (7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FA5A71" w:rsidRPr="008C3CA2" w:rsidRDefault="00FA5A71" w:rsidP="00FA5A7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The local food environment and body mass index among the</w:t>
            </w:r>
          </w:p>
          <w:p w:rsidR="007303C1" w:rsidRPr="008C3CA2" w:rsidRDefault="00FA5A71" w:rsidP="00FA5A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urban poor in Accra, Ghana</w:t>
            </w:r>
          </w:p>
        </w:tc>
        <w:tc>
          <w:tcPr>
            <w:tcW w:w="822" w:type="dxa"/>
          </w:tcPr>
          <w:p w:rsidR="007303C1" w:rsidRPr="008C3CA2" w:rsidRDefault="00FA5A7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Journal of Urban Health</w:t>
            </w:r>
          </w:p>
        </w:tc>
        <w:tc>
          <w:tcPr>
            <w:tcW w:w="737" w:type="dxa"/>
          </w:tcPr>
          <w:p w:rsidR="007303C1" w:rsidRPr="008C3CA2" w:rsidRDefault="00FA5A7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Ghana, Accra </w:t>
            </w:r>
          </w:p>
        </w:tc>
        <w:tc>
          <w:tcPr>
            <w:tcW w:w="851" w:type="dxa"/>
          </w:tcPr>
          <w:p w:rsidR="007303C1" w:rsidRPr="008C3CA2" w:rsidRDefault="00FA5A7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ross sectional</w:t>
            </w:r>
          </w:p>
        </w:tc>
        <w:tc>
          <w:tcPr>
            <w:tcW w:w="992" w:type="dxa"/>
          </w:tcPr>
          <w:p w:rsidR="00FA5A71" w:rsidRPr="008C3CA2" w:rsidRDefault="00FA5A71" w:rsidP="00FA5A7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40 households, Females &amp; males</w:t>
            </w:r>
          </w:p>
          <w:p w:rsidR="007303C1" w:rsidRPr="008C3CA2" w:rsidRDefault="00FA5A71" w:rsidP="00FA5A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within households recruited</w:t>
            </w:r>
          </w:p>
        </w:tc>
        <w:tc>
          <w:tcPr>
            <w:tcW w:w="1559" w:type="dxa"/>
          </w:tcPr>
          <w:p w:rsidR="00FA5A71" w:rsidRPr="008C3CA2" w:rsidRDefault="00FA5A71" w:rsidP="0011429B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 household listing exercise was conducted in the 28-selected community </w:t>
            </w:r>
          </w:p>
          <w:p w:rsidR="00FA5A71" w:rsidRPr="008C3CA2" w:rsidRDefault="00FA5A71" w:rsidP="0011429B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dministrative divisions. 40 households were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then systematically sampled from the list. </w:t>
            </w:r>
          </w:p>
          <w:p w:rsidR="007303C1" w:rsidRPr="008C3CA2" w:rsidRDefault="00FA5A71" w:rsidP="0011429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emales and males aged 15– 49 years and 15–59 years in the selected households</w:t>
            </w:r>
            <w:r w:rsidRPr="008C3CA2">
              <w:rPr>
                <w:rFonts w:ascii="Arial" w:eastAsia="Times New Roman" w:hAnsi="Arial" w:cs="Arial"/>
                <w:sz w:val="18"/>
                <w:szCs w:val="18"/>
                <w:lang w:val="en-CA" w:eastAsia="en-CA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were recruited as participants.</w:t>
            </w:r>
          </w:p>
        </w:tc>
        <w:tc>
          <w:tcPr>
            <w:tcW w:w="993" w:type="dxa"/>
          </w:tcPr>
          <w:p w:rsidR="0011429B" w:rsidRPr="008C3CA2" w:rsidRDefault="0011429B" w:rsidP="0011429B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15 to 49 years</w:t>
            </w:r>
          </w:p>
          <w:p w:rsidR="0011429B" w:rsidRPr="008C3CA2" w:rsidRDefault="0011429B" w:rsidP="0011429B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15 to 59 years</w:t>
            </w:r>
          </w:p>
          <w:p w:rsidR="007303C1" w:rsidRPr="008C3CA2" w:rsidRDefault="0011429B" w:rsidP="0011429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(average age - 31 years) </w:t>
            </w:r>
          </w:p>
        </w:tc>
        <w:tc>
          <w:tcPr>
            <w:tcW w:w="850" w:type="dxa"/>
          </w:tcPr>
          <w:p w:rsidR="007303C1" w:rsidRPr="008C3CA2" w:rsidRDefault="0011429B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urban poor</w:t>
            </w:r>
          </w:p>
        </w:tc>
        <w:tc>
          <w:tcPr>
            <w:tcW w:w="992" w:type="dxa"/>
          </w:tcPr>
          <w:p w:rsidR="007303C1" w:rsidRPr="008C3CA2" w:rsidRDefault="0011429B" w:rsidP="007303C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haracteristics of local food environment</w:t>
            </w:r>
          </w:p>
          <w:p w:rsidR="0011429B" w:rsidRPr="008C3CA2" w:rsidRDefault="0011429B" w:rsidP="007303C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</w:p>
          <w:p w:rsidR="0011429B" w:rsidRPr="008C3CA2" w:rsidRDefault="0011429B" w:rsidP="007303C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</w:p>
          <w:p w:rsidR="0011429B" w:rsidRPr="008C3CA2" w:rsidRDefault="0011429B" w:rsidP="007303C1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969" w:type="dxa"/>
          </w:tcPr>
          <w:p w:rsidR="0011429B" w:rsidRPr="008C3CA2" w:rsidRDefault="0011429B" w:rsidP="0011429B">
            <w:pPr>
              <w:pStyle w:val="ListParagraph"/>
              <w:numPr>
                <w:ilvl w:val="0"/>
                <w:numId w:val="13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Food deserts (lack of affordable fruits &amp; vegetables) Abundance of out of home cooked foods (variety of options; high energy dense unhealthy options and traditional staples mainly prepaid from whole grains- healthy)</w:t>
            </w:r>
          </w:p>
          <w:p w:rsidR="0011429B" w:rsidRPr="008C3CA2" w:rsidRDefault="0011429B" w:rsidP="0011429B">
            <w:pPr>
              <w:pStyle w:val="ListParagraph"/>
              <w:numPr>
                <w:ilvl w:val="0"/>
                <w:numId w:val="13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Abundance of convenience food stores (mainly processed foods - polished rice, canned &amp; energy dense products)</w:t>
            </w:r>
          </w:p>
          <w:p w:rsidR="007303C1" w:rsidRPr="008C3CA2" w:rsidRDefault="0011429B" w:rsidP="0011429B">
            <w:pPr>
              <w:pStyle w:val="ListParagraph"/>
              <w:numPr>
                <w:ilvl w:val="0"/>
                <w:numId w:val="13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igration (rural to urban)</w:t>
            </w:r>
          </w:p>
        </w:tc>
        <w:tc>
          <w:tcPr>
            <w:tcW w:w="1276" w:type="dxa"/>
          </w:tcPr>
          <w:p w:rsidR="003C76E3" w:rsidRPr="008C3CA2" w:rsidRDefault="003C76E3" w:rsidP="003C76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Community level; Geographical positioning system technology </w:t>
            </w:r>
          </w:p>
          <w:p w:rsidR="003C76E3" w:rsidRPr="008C3CA2" w:rsidRDefault="003C76E3" w:rsidP="003C76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(GPS technology) to map out characteristics of food environment</w:t>
            </w:r>
          </w:p>
          <w:p w:rsidR="003C76E3" w:rsidRPr="008C3CA2" w:rsidRDefault="003C76E3" w:rsidP="003C76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7303C1" w:rsidRPr="008C3CA2" w:rsidRDefault="003C76E3" w:rsidP="003C76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Individual level, survey for socio demographic &amp; lifestyle behaviour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&amp; semi structured questionnaire for face to face interviews</w:t>
            </w:r>
          </w:p>
        </w:tc>
      </w:tr>
      <w:tr w:rsidR="008C3CA2" w:rsidRPr="008C3CA2" w:rsidTr="003C76E3">
        <w:trPr>
          <w:trHeight w:val="183"/>
        </w:trPr>
        <w:tc>
          <w:tcPr>
            <w:tcW w:w="735" w:type="dxa"/>
          </w:tcPr>
          <w:p w:rsidR="00897CC0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fldChar w:fldCharType="begin">
                <w:fldData xml:space="preserve">PEVuZE5vdGU+PENpdGUgQXV0aG9yWWVhcj0iMSI+PEF1dGhvcj5FdmVyZXR0LU11cnBoeTwvQXV0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FdmVyZXR0LU11cnBoeTwvQXV0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Everett-Murphy, et al. (8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897CC0" w:rsidRPr="008C3CA2" w:rsidRDefault="008418B9" w:rsidP="008418B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Using formative research to develop a nutrition education resource aimed</w:t>
            </w:r>
            <w:r w:rsidRPr="008C3CA2">
              <w:rPr>
                <w:rFonts w:ascii="Arial" w:eastAsia="Times New Roman" w:hAnsi="Arial" w:cs="Arial"/>
                <w:sz w:val="18"/>
                <w:szCs w:val="18"/>
                <w:lang w:val="en-CA" w:eastAsia="en-CA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t assisting low-income households in South Africa adopt a healthier diet.</w:t>
            </w:r>
          </w:p>
        </w:tc>
        <w:tc>
          <w:tcPr>
            <w:tcW w:w="822" w:type="dxa"/>
          </w:tcPr>
          <w:p w:rsidR="00897CC0" w:rsidRPr="008C3CA2" w:rsidRDefault="008418B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ealth Educ Res</w:t>
            </w:r>
          </w:p>
        </w:tc>
        <w:tc>
          <w:tcPr>
            <w:tcW w:w="737" w:type="dxa"/>
          </w:tcPr>
          <w:p w:rsidR="00897CC0" w:rsidRPr="008C3CA2" w:rsidRDefault="008418B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uth Africa (6 cities)</w:t>
            </w:r>
          </w:p>
        </w:tc>
        <w:tc>
          <w:tcPr>
            <w:tcW w:w="851" w:type="dxa"/>
          </w:tcPr>
          <w:p w:rsidR="00897CC0" w:rsidRPr="008C3CA2" w:rsidRDefault="008418B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Qualitative </w:t>
            </w:r>
          </w:p>
        </w:tc>
        <w:tc>
          <w:tcPr>
            <w:tcW w:w="992" w:type="dxa"/>
          </w:tcPr>
          <w:p w:rsidR="00897CC0" w:rsidRPr="008C3CA2" w:rsidRDefault="008418B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167 individuals (97% females)</w:t>
            </w:r>
          </w:p>
        </w:tc>
        <w:tc>
          <w:tcPr>
            <w:tcW w:w="1559" w:type="dxa"/>
          </w:tcPr>
          <w:p w:rsidR="008418B9" w:rsidRPr="008C3CA2" w:rsidRDefault="008418B9" w:rsidP="008418B9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tratiﬁed purposive sampling was used to recruit a sample of adults from diverse backgrounds </w:t>
            </w:r>
          </w:p>
          <w:p w:rsidR="008418B9" w:rsidRPr="008C3CA2" w:rsidRDefault="008418B9" w:rsidP="008418B9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in terms of language, ethnicity and cultural tradition. Recruitment was through public health </w:t>
            </w:r>
          </w:p>
          <w:p w:rsidR="00897CC0" w:rsidRPr="008C3CA2" w:rsidRDefault="008418B9" w:rsidP="008418B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ervices and community-based organizations.</w:t>
            </w:r>
          </w:p>
        </w:tc>
        <w:tc>
          <w:tcPr>
            <w:tcW w:w="993" w:type="dxa"/>
          </w:tcPr>
          <w:p w:rsidR="00897CC0" w:rsidRPr="008C3CA2" w:rsidRDefault="008418B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verage age (44 years) </w:t>
            </w:r>
          </w:p>
        </w:tc>
        <w:tc>
          <w:tcPr>
            <w:tcW w:w="850" w:type="dxa"/>
          </w:tcPr>
          <w:p w:rsidR="00897CC0" w:rsidRPr="008C3CA2" w:rsidRDefault="008418B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urban poor </w:t>
            </w:r>
          </w:p>
        </w:tc>
        <w:tc>
          <w:tcPr>
            <w:tcW w:w="992" w:type="dxa"/>
          </w:tcPr>
          <w:p w:rsidR="008418B9" w:rsidRPr="008C3CA2" w:rsidRDefault="008418B9" w:rsidP="008418B9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ealthy eating beliefs</w:t>
            </w:r>
          </w:p>
          <w:p w:rsidR="00897CC0" w:rsidRPr="008C3CA2" w:rsidRDefault="008418B9" w:rsidP="008418B9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Food choice determinant </w:t>
            </w:r>
          </w:p>
        </w:tc>
        <w:tc>
          <w:tcPr>
            <w:tcW w:w="3969" w:type="dxa"/>
          </w:tcPr>
          <w:p w:rsidR="002028BD" w:rsidRPr="008C3CA2" w:rsidRDefault="002028BD" w:rsidP="002028BD">
            <w:p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Definition of healthy diet</w:t>
            </w: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; 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4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practical knowledge of balanced healthy diet is poor 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4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understand that healthy diet plays a role in management of NCD but don’t understand its prevention role </w:t>
            </w:r>
          </w:p>
          <w:p w:rsidR="002028BD" w:rsidRPr="008C3CA2" w:rsidRDefault="002028BD" w:rsidP="002028BD">
            <w:pPr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Beliefs about healthy diet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Perception that its tasteless, dry and bland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only boiled food is healthy, avoid fried foods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Healthy diet is expensive - especially fruits and vegetables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Requires too much preparation time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Its not filling - satiety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Only necessary when your sick - if doctor recommends it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5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Olive oil is the only healthy oil</w:t>
            </w:r>
          </w:p>
          <w:p w:rsidR="002028BD" w:rsidRPr="008C3CA2" w:rsidRDefault="002028BD" w:rsidP="002028BD">
            <w:pPr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Food habits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6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Sweet treats part of social ritual especially over the weekends (since childhood) 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6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deep frying is culturally rooted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6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Dislike for high fiber diets (minimally refined maize flour and most legumes like beans)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6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Desire for Unhealthy foods (high fat take away, processed foods &amp; refined grains are cheap, tasty and convenient)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6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Local availability - food deserts - so you only eat what you can find in the shops</w:t>
            </w:r>
          </w:p>
          <w:p w:rsidR="002028BD" w:rsidRPr="008C3CA2" w:rsidRDefault="002028BD" w:rsidP="002028BD">
            <w:pPr>
              <w:jc w:val="both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Low self efficacy</w:t>
            </w:r>
            <w:r w:rsidRPr="008C3CA2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val="en-CA" w:eastAsia="en-CA"/>
              </w:rPr>
              <w:t xml:space="preserve"> 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Cost- can’t afford to eat healthy, 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Family perception to diet changes, rejected if healthy food is not tasty</w:t>
            </w:r>
          </w:p>
          <w:p w:rsidR="002028BD" w:rsidRPr="008C3CA2" w:rsidRDefault="002028BD" w:rsidP="002028B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don’t know how to cook healthy, </w:t>
            </w:r>
          </w:p>
          <w:p w:rsidR="00897CC0" w:rsidRPr="008C3CA2" w:rsidRDefault="002028BD" w:rsidP="00EA6C35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lastRenderedPageBreak/>
              <w:t>difficulty to break habits; difficult for family to accept changes</w:t>
            </w:r>
          </w:p>
        </w:tc>
        <w:tc>
          <w:tcPr>
            <w:tcW w:w="1276" w:type="dxa"/>
          </w:tcPr>
          <w:p w:rsidR="00897CC0" w:rsidRPr="008C3CA2" w:rsidRDefault="00EA6C35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Focus group discussion using semi -structured questionnaire </w:t>
            </w:r>
          </w:p>
        </w:tc>
      </w:tr>
      <w:tr w:rsidR="008C3CA2" w:rsidRPr="008C3CA2" w:rsidTr="003C76E3">
        <w:trPr>
          <w:trHeight w:val="183"/>
        </w:trPr>
        <w:tc>
          <w:tcPr>
            <w:tcW w:w="735" w:type="dxa"/>
          </w:tcPr>
          <w:p w:rsidR="0011429B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AuthorYear="1"&gt;&lt;Author&gt;Holdsworth&lt;/Author&gt;&lt;Year&gt;2006&lt;/Year&gt;&lt;RecNum&gt;10&lt;/RecNum&gt;&lt;DisplayText&gt;Holdsworth, et al. (9)&lt;/DisplayText&gt;&lt;record&gt;&lt;rec-number&gt;10&lt;/rec-number&gt;&lt;foreign-keys&gt;&lt;key app="EN" db-id="easp9vdfj0pff7e0z5txa9wt222fwps9v205" timestamp="1544085316"&gt;10&lt;/key&gt;&lt;/foreign-keys&gt;&lt;ref-type name="Journal Article"&gt;17&lt;/ref-type&gt;&lt;contributors&gt;&lt;authors&gt;&lt;author&gt;Holdsworth, M.&lt;/author&gt;&lt;author&gt;Delpeuch, F.&lt;/author&gt;&lt;author&gt;Landais, E.&lt;/author&gt;&lt;author&gt;Gartner, A.&lt;/author&gt;&lt;author&gt;Eymard-Duvernay, S.&lt;/author&gt;&lt;author&gt;Maire, B.&lt;/author&gt;&lt;/authors&gt;&lt;/contributors&gt;&lt;titles&gt;&lt;title&gt;Knowledge of dietary and behaviour-related determinants of non-communicable disease in urban Senegalese women&lt;/title&gt;&lt;secondary-title&gt;Public Health Nutrition&lt;/secondary-title&gt;&lt;/titles&gt;&lt;periodical&gt;&lt;full-title&gt;Public Health Nutrition&lt;/full-title&gt;&lt;/periodical&gt;&lt;pages&gt;975-981&lt;/pages&gt;&lt;volume&gt;9&lt;/volume&gt;&lt;number&gt;8&lt;/number&gt;&lt;dates&gt;&lt;year&gt;2006&lt;/year&gt;&lt;pub-dates&gt;&lt;date&gt;Dec&lt;/date&gt;&lt;/pub-dates&gt;&lt;/dates&gt;&lt;isbn&gt;1368-9800&lt;/isbn&gt;&lt;accession-num&gt;WOS:000242218200006&lt;/accession-num&gt;&lt;urls&gt;&lt;related-urls&gt;&lt;url&gt;&amp;lt;Go to ISI&amp;gt;://WOS:000242218200006&lt;/url&gt;&lt;url&gt;https://www.cambridge.org/core/services/aop-cambridge-core/content/view/8CECC565FB8A288F33A9979818D521CC/S1368980006009797a.pdf/div-class-title-knowledge-of-dietary-and-behaviour-related-determinants-of-non-communicable-disease-in-urban-senegalese-women-div.pdf&lt;/url&gt;&lt;/related-urls&gt;&lt;/urls&gt;&lt;electronic-resource-num&gt;10.1017/phn2006979&lt;/electronic-resource-num&gt;&lt;/record&gt;&lt;/Cite&gt;&lt;/EndNote&gt;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Holdsworth, et al. (9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EA6C35" w:rsidRPr="008C3CA2" w:rsidRDefault="00EA6C35" w:rsidP="00EA6C35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Knowledge of dietary and behaviour-related determinants of </w:t>
            </w:r>
          </w:p>
          <w:p w:rsidR="0011429B" w:rsidRPr="008C3CA2" w:rsidRDefault="00EA6C35" w:rsidP="00EA6C3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on-communicable disease in urban Senegalese women</w:t>
            </w:r>
          </w:p>
        </w:tc>
        <w:tc>
          <w:tcPr>
            <w:tcW w:w="822" w:type="dxa"/>
          </w:tcPr>
          <w:p w:rsidR="0011429B" w:rsidRPr="008C3CA2" w:rsidRDefault="00EA6C35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ublic Health </w:t>
            </w:r>
            <w:proofErr w:type="spell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utr</w:t>
            </w:r>
            <w:proofErr w:type="spellEnd"/>
          </w:p>
        </w:tc>
        <w:tc>
          <w:tcPr>
            <w:tcW w:w="737" w:type="dxa"/>
          </w:tcPr>
          <w:p w:rsidR="0011429B" w:rsidRPr="008C3CA2" w:rsidRDefault="00EA6C35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enegal, Dakar</w:t>
            </w:r>
          </w:p>
        </w:tc>
        <w:tc>
          <w:tcPr>
            <w:tcW w:w="851" w:type="dxa"/>
          </w:tcPr>
          <w:p w:rsidR="0011429B" w:rsidRPr="008C3CA2" w:rsidRDefault="00EA6C35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ross sectional quantitative </w:t>
            </w:r>
          </w:p>
        </w:tc>
        <w:tc>
          <w:tcPr>
            <w:tcW w:w="992" w:type="dxa"/>
          </w:tcPr>
          <w:p w:rsidR="0011429B" w:rsidRPr="008C3CA2" w:rsidRDefault="00EA6C35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301 individuals, all women</w:t>
            </w:r>
          </w:p>
        </w:tc>
        <w:tc>
          <w:tcPr>
            <w:tcW w:w="1559" w:type="dxa"/>
          </w:tcPr>
          <w:p w:rsidR="00EA6C35" w:rsidRPr="008C3CA2" w:rsidRDefault="00EA6C35" w:rsidP="00EA6C35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The sampling frame was the district of </w:t>
            </w:r>
            <w:proofErr w:type="spell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ikine</w:t>
            </w:r>
            <w:proofErr w:type="spellEnd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ancient district (population of about 100000 inhabitants) chosen for its socio demographic diversity. Using a recent map, </w:t>
            </w:r>
          </w:p>
          <w:p w:rsidR="0011429B" w:rsidRPr="008C3CA2" w:rsidRDefault="00EA6C35" w:rsidP="00EA6C35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310 households were randomly selected using random number tables. One woman was then selected from household</w:t>
            </w:r>
          </w:p>
        </w:tc>
        <w:tc>
          <w:tcPr>
            <w:tcW w:w="993" w:type="dxa"/>
          </w:tcPr>
          <w:p w:rsidR="0011429B" w:rsidRPr="008C3CA2" w:rsidRDefault="00EA6C35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20 to 49 years </w:t>
            </w:r>
          </w:p>
        </w:tc>
        <w:tc>
          <w:tcPr>
            <w:tcW w:w="850" w:type="dxa"/>
          </w:tcPr>
          <w:p w:rsidR="0011429B" w:rsidRPr="008C3CA2" w:rsidRDefault="00EA6C35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ot specified </w:t>
            </w:r>
          </w:p>
        </w:tc>
        <w:tc>
          <w:tcPr>
            <w:tcW w:w="992" w:type="dxa"/>
          </w:tcPr>
          <w:p w:rsidR="00EA6C35" w:rsidRPr="008C3CA2" w:rsidRDefault="00EA6C35" w:rsidP="00EA6C35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Knowledge of dietary and behavioral </w:t>
            </w:r>
          </w:p>
          <w:p w:rsidR="0011429B" w:rsidRPr="008C3CA2" w:rsidRDefault="00EA6C35" w:rsidP="00EA6C3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related determinants of NCDs</w:t>
            </w:r>
          </w:p>
        </w:tc>
        <w:tc>
          <w:tcPr>
            <w:tcW w:w="3969" w:type="dxa"/>
          </w:tcPr>
          <w:p w:rsidR="00EA6C35" w:rsidRPr="008C3CA2" w:rsidRDefault="00EA6C35" w:rsidP="00EA6C35">
            <w:pPr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Healthy eating knowledge</w:t>
            </w:r>
          </w:p>
          <w:p w:rsidR="00EA6C35" w:rsidRPr="008C3CA2" w:rsidRDefault="00EA6C35" w:rsidP="00EA6C35">
            <w:pPr>
              <w:pStyle w:val="ListParagraph"/>
              <w:numPr>
                <w:ilvl w:val="0"/>
                <w:numId w:val="18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Clear understanding between fat &amp; NCD</w:t>
            </w:r>
          </w:p>
          <w:p w:rsidR="00EA6C35" w:rsidRPr="008C3CA2" w:rsidRDefault="00EA6C35" w:rsidP="00EA6C35">
            <w:pPr>
              <w:pStyle w:val="ListParagraph"/>
              <w:numPr>
                <w:ilvl w:val="0"/>
                <w:numId w:val="18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Low link between sugar &amp; salt to NCD</w:t>
            </w:r>
          </w:p>
          <w:p w:rsidR="00EA6C35" w:rsidRPr="008C3CA2" w:rsidRDefault="00EA6C35" w:rsidP="00EA6C35">
            <w:pPr>
              <w:pStyle w:val="ListParagraph"/>
              <w:numPr>
                <w:ilvl w:val="0"/>
                <w:numId w:val="18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No clear link between low intake of F&amp;V to NCD</w:t>
            </w:r>
          </w:p>
          <w:p w:rsidR="0011429B" w:rsidRPr="008C3CA2" w:rsidRDefault="00EA6C35" w:rsidP="00EA6C3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Low relation between dietary risk factors &amp; NCD than non-dietary risk factors with NCD</w:t>
            </w:r>
          </w:p>
        </w:tc>
        <w:tc>
          <w:tcPr>
            <w:tcW w:w="1276" w:type="dxa"/>
          </w:tcPr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Questionnaire with clearly unequivocally true or false items</w:t>
            </w:r>
          </w:p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Questions chosen on areas of knowledge with high scientific</w:t>
            </w:r>
          </w:p>
          <w:p w:rsidR="0011429B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consensus about the causality of NCD </w:t>
            </w:r>
          </w:p>
        </w:tc>
      </w:tr>
      <w:tr w:rsidR="008C3CA2" w:rsidRPr="008C3CA2" w:rsidTr="003C76E3">
        <w:trPr>
          <w:trHeight w:val="183"/>
        </w:trPr>
        <w:tc>
          <w:tcPr>
            <w:tcW w:w="735" w:type="dxa"/>
          </w:tcPr>
          <w:p w:rsidR="007303C1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AuthorYear="1"&gt;&lt;Author&gt;Kiawi&lt;/Author&gt;&lt;Year&gt;2006&lt;/Year&gt;&lt;RecNum&gt;11&lt;/RecNum&gt;&lt;DisplayText&gt;Kiawi, et al. (10)&lt;/DisplayText&gt;&lt;record&gt;&lt;rec-number&gt;11&lt;/rec-number&gt;&lt;foreign-keys&gt;&lt;key app="EN" db-id="easp9vdfj0pff7e0z5txa9wt222fwps9v205" timestamp="1544085316"&gt;11&lt;/key&gt;&lt;/foreign-keys&gt;&lt;ref-type name="Journal Article"&gt;17&lt;/ref-type&gt;&lt;contributors&gt;&lt;authors&gt;&lt;author&gt;Kiawi, E.&lt;/author&gt;&lt;author&gt;Edwards, R.&lt;/author&gt;&lt;author&gt;Shu, J.&lt;/author&gt;&lt;author&gt;Unwin, N.&lt;/author&gt;&lt;author&gt;Kamadjeu, R.&lt;/author&gt;&lt;author&gt;Mbanya, J. C.&lt;/author&gt;&lt;/authors&gt;&lt;/contributors&gt;&lt;titles&gt;&lt;title&gt;Knowledge, attitudes, and behavior relating to diabetes and its main risk factors among urban residents in Cameroon: A qualitative survey&lt;/title&gt;&lt;secondary-title&gt;Ethnicity &amp;amp; Disease&lt;/secondary-title&gt;&lt;/titles&gt;&lt;periodical&gt;&lt;full-title&gt;Ethnicity &amp;amp; Disease&lt;/full-title&gt;&lt;/periodical&gt;&lt;pages&gt;503-509&lt;/pages&gt;&lt;volume&gt;16&lt;/volume&gt;&lt;number&gt;2&lt;/number&gt;&lt;dates&gt;&lt;year&gt;2006&lt;/year&gt;&lt;pub-dates&gt;&lt;date&gt;Spr&lt;/date&gt;&lt;/pub-dates&gt;&lt;/dates&gt;&lt;isbn&gt;1049-510X&lt;/isbn&gt;&lt;accession-num&gt;WOS:000237345700025&lt;/accession-num&gt;&lt;urls&gt;&lt;related-urls&gt;&lt;url&gt;&amp;lt;Go to ISI&amp;gt;://WOS:000237345700025&lt;/url&gt;&lt;/related-urls&gt;&lt;/urls&gt;&lt;/record&gt;&lt;/Cite&gt;&lt;/EndNote&gt;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Kiawi, et al. (10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Knowledge, attitudes, and behavior relating to diabetes and its main risk </w:t>
            </w:r>
          </w:p>
          <w:p w:rsidR="007303C1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factors among urban residents in Cameroon: A qualitative survey</w:t>
            </w:r>
          </w:p>
        </w:tc>
        <w:tc>
          <w:tcPr>
            <w:tcW w:w="822" w:type="dxa"/>
          </w:tcPr>
          <w:p w:rsidR="007303C1" w:rsidRPr="008C3CA2" w:rsidRDefault="006D6134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thnicity &amp; Disease,</w:t>
            </w:r>
          </w:p>
        </w:tc>
        <w:tc>
          <w:tcPr>
            <w:tcW w:w="737" w:type="dxa"/>
          </w:tcPr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ameroon; Yaoundé ´,    </w:t>
            </w:r>
          </w:p>
          <w:p w:rsidR="007303C1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Bamenda, Douala, Garoua</w:t>
            </w:r>
          </w:p>
        </w:tc>
        <w:tc>
          <w:tcPr>
            <w:tcW w:w="851" w:type="dxa"/>
          </w:tcPr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Exploratory and descriptive </w:t>
            </w:r>
          </w:p>
          <w:p w:rsidR="007303C1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Qualitative </w:t>
            </w:r>
          </w:p>
        </w:tc>
        <w:tc>
          <w:tcPr>
            <w:tcW w:w="992" w:type="dxa"/>
          </w:tcPr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62 individuals,</w:t>
            </w:r>
          </w:p>
          <w:p w:rsidR="007303C1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27 women, 35 men </w:t>
            </w:r>
          </w:p>
        </w:tc>
        <w:tc>
          <w:tcPr>
            <w:tcW w:w="1559" w:type="dxa"/>
          </w:tcPr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articipants were purposely recruited from communities covered by the sampled health districts</w:t>
            </w:r>
          </w:p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nd selected through a cascade procedure. To avoid an over- or under-sampling of some </w:t>
            </w:r>
          </w:p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ubpopulations and to capture a broad cross-section of people from each community, </w:t>
            </w:r>
          </w:p>
          <w:p w:rsidR="006D6134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articipants were selected to achieve a mix of sexes, age groups, educational levels, and </w:t>
            </w:r>
          </w:p>
          <w:p w:rsidR="007303C1" w:rsidRPr="008C3CA2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cioeconomic positions.</w:t>
            </w:r>
          </w:p>
        </w:tc>
        <w:tc>
          <w:tcPr>
            <w:tcW w:w="993" w:type="dxa"/>
          </w:tcPr>
          <w:p w:rsidR="007303C1" w:rsidRPr="008C3CA2" w:rsidRDefault="00B441C8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15 to 50 years </w:t>
            </w:r>
          </w:p>
        </w:tc>
        <w:tc>
          <w:tcPr>
            <w:tcW w:w="850" w:type="dxa"/>
          </w:tcPr>
          <w:p w:rsidR="007303C1" w:rsidRPr="008C3CA2" w:rsidRDefault="00B441C8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ixed</w:t>
            </w:r>
          </w:p>
        </w:tc>
        <w:tc>
          <w:tcPr>
            <w:tcW w:w="992" w:type="dxa"/>
          </w:tcPr>
          <w:p w:rsidR="00B441C8" w:rsidRPr="008C3CA2" w:rsidRDefault="00B441C8" w:rsidP="00B441C8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Knowledge, attitudes and behaviors relating</w:t>
            </w:r>
          </w:p>
          <w:p w:rsidR="007303C1" w:rsidRPr="008C3CA2" w:rsidRDefault="00B441C8" w:rsidP="00B441C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to risk factors of diabetes (diet)</w:t>
            </w:r>
          </w:p>
        </w:tc>
        <w:tc>
          <w:tcPr>
            <w:tcW w:w="3969" w:type="dxa"/>
          </w:tcPr>
          <w:p w:rsidR="00B441C8" w:rsidRPr="008C3CA2" w:rsidRDefault="00B441C8" w:rsidP="00B441C8">
            <w:pPr>
              <w:pStyle w:val="ListParagraph"/>
              <w:numPr>
                <w:ilvl w:val="0"/>
                <w:numId w:val="1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besity seen as a positive sign of good living &amp; health - thus likely to influence selection of weight giving foods</w:t>
            </w:r>
          </w:p>
          <w:p w:rsidR="00B441C8" w:rsidRPr="008C3CA2" w:rsidRDefault="00B441C8" w:rsidP="00B441C8">
            <w:pPr>
              <w:pStyle w:val="ListParagraph"/>
              <w:numPr>
                <w:ilvl w:val="0"/>
                <w:numId w:val="1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ealthy diet definition; fruits and vegetables mentioned by few (older adults) to be a component of healthy diet, generally unawareness of composition of healthy diet</w:t>
            </w:r>
          </w:p>
          <w:p w:rsidR="00B441C8" w:rsidRPr="008C3CA2" w:rsidRDefault="00B441C8" w:rsidP="00B441C8">
            <w:pPr>
              <w:pStyle w:val="ListParagraph"/>
              <w:numPr>
                <w:ilvl w:val="0"/>
                <w:numId w:val="1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erception that a balanced diet is difficulty to sustain due to practical difficulties - only older adults mention that they try to eat fruits &amp; vegetables</w:t>
            </w:r>
          </w:p>
          <w:p w:rsidR="00B441C8" w:rsidRPr="008C3CA2" w:rsidRDefault="00B441C8" w:rsidP="00B441C8">
            <w:pPr>
              <w:pStyle w:val="ListParagraph"/>
              <w:numPr>
                <w:ilvl w:val="0"/>
                <w:numId w:val="1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Unhealthy food environment; </w:t>
            </w:r>
          </w:p>
          <w:p w:rsidR="00B441C8" w:rsidRPr="008C3CA2" w:rsidRDefault="00B441C8" w:rsidP="00B441C8">
            <w:pPr>
              <w:pStyle w:val="ListParagraph"/>
              <w:numPr>
                <w:ilvl w:val="0"/>
                <w:numId w:val="1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imited fruit and vegetable consumption; seasonal scarcities and high cost of imported exotic fruits</w:t>
            </w:r>
          </w:p>
          <w:p w:rsidR="00B441C8" w:rsidRPr="008C3CA2" w:rsidRDefault="00B441C8" w:rsidP="00B441C8">
            <w:pPr>
              <w:pStyle w:val="ListParagraph"/>
              <w:numPr>
                <w:ilvl w:val="0"/>
                <w:numId w:val="19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inancial difficulties a barrier to healthy eating - perception that healthy eating is expensive</w:t>
            </w:r>
          </w:p>
          <w:p w:rsidR="007303C1" w:rsidRPr="008C3CA2" w:rsidRDefault="00B441C8" w:rsidP="00B441C8">
            <w:pPr>
              <w:pStyle w:val="ListParagraph"/>
              <w:numPr>
                <w:ilvl w:val="0"/>
                <w:numId w:val="19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ood habits deeply ingrained; people stick to traditional staple diets</w:t>
            </w:r>
          </w:p>
        </w:tc>
        <w:tc>
          <w:tcPr>
            <w:tcW w:w="1276" w:type="dxa"/>
          </w:tcPr>
          <w:p w:rsidR="007303C1" w:rsidRPr="008C3CA2" w:rsidRDefault="00B441C8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Face to face in-depth interviews with semi - structured interview guide </w:t>
            </w:r>
          </w:p>
        </w:tc>
      </w:tr>
      <w:tr w:rsidR="008C3CA2" w:rsidRPr="008C3CA2" w:rsidTr="00D7345D">
        <w:trPr>
          <w:trHeight w:val="4810"/>
        </w:trPr>
        <w:tc>
          <w:tcPr>
            <w:tcW w:w="735" w:type="dxa"/>
          </w:tcPr>
          <w:p w:rsidR="006D6134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fldChar w:fldCharType="begin">
                <w:fldData xml:space="preserve">PEVuZE5vdGU+PENpdGUgQXV0aG9yWWVhcj0iMSI+PEF1dGhvcj5WYW4gJmFwb3M7VCBSaWV0PC9B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WYW4gJmFwb3M7VCBSaWV0PC9B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Van 'T Riet, et al. (11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6D6134" w:rsidRPr="008C3CA2" w:rsidRDefault="00BD23E6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The role of street foods in the dietary pattern, of two low-income groups</w:t>
            </w:r>
            <w:r w:rsidRPr="008C3CA2">
              <w:rPr>
                <w:rFonts w:ascii="Arial" w:eastAsia="Times New Roman" w:hAnsi="Arial" w:cs="Arial"/>
                <w:sz w:val="18"/>
                <w:szCs w:val="18"/>
                <w:lang w:val="en-CA" w:eastAsia="en-CA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in Nairobi. </w:t>
            </w:r>
          </w:p>
        </w:tc>
        <w:tc>
          <w:tcPr>
            <w:tcW w:w="822" w:type="dxa"/>
          </w:tcPr>
          <w:p w:rsidR="006D6134" w:rsidRPr="008C3CA2" w:rsidRDefault="00BD23E6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Eur J Clin </w:t>
            </w:r>
            <w:proofErr w:type="spell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utr</w:t>
            </w:r>
            <w:proofErr w:type="spellEnd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</w:t>
            </w:r>
          </w:p>
        </w:tc>
        <w:tc>
          <w:tcPr>
            <w:tcW w:w="737" w:type="dxa"/>
          </w:tcPr>
          <w:p w:rsidR="006D6134" w:rsidRPr="008C3CA2" w:rsidRDefault="00BD23E6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Kenya, Nairobi</w:t>
            </w:r>
          </w:p>
        </w:tc>
        <w:tc>
          <w:tcPr>
            <w:tcW w:w="851" w:type="dxa"/>
          </w:tcPr>
          <w:p w:rsidR="00BD23E6" w:rsidRPr="008C3CA2" w:rsidRDefault="00BD23E6" w:rsidP="00BD23E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Mixed study; cross sectional </w:t>
            </w:r>
          </w:p>
          <w:p w:rsidR="006D6134" w:rsidRPr="008C3CA2" w:rsidRDefault="00BD23E6" w:rsidP="00BD23E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quantitative descriptive &amp; qualitative</w:t>
            </w:r>
          </w:p>
        </w:tc>
        <w:tc>
          <w:tcPr>
            <w:tcW w:w="992" w:type="dxa"/>
          </w:tcPr>
          <w:p w:rsidR="00BD23E6" w:rsidRPr="008C3CA2" w:rsidRDefault="00BD23E6" w:rsidP="00BD23E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1011 households, quantitative</w:t>
            </w:r>
          </w:p>
          <w:p w:rsidR="00BD23E6" w:rsidRPr="008C3CA2" w:rsidRDefault="00BD23E6" w:rsidP="00BD23E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</w:p>
          <w:p w:rsidR="00BD23E6" w:rsidRPr="008C3CA2" w:rsidRDefault="00BD23E6" w:rsidP="00BD23E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73 households for qualitative</w:t>
            </w:r>
          </w:p>
          <w:p w:rsidR="006D6134" w:rsidRPr="008C3CA2" w:rsidRDefault="00BD23E6" w:rsidP="00BD23E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ajority of respondent’s females</w:t>
            </w:r>
          </w:p>
        </w:tc>
        <w:tc>
          <w:tcPr>
            <w:tcW w:w="1559" w:type="dxa"/>
          </w:tcPr>
          <w:p w:rsidR="00BD23E6" w:rsidRPr="008C3CA2" w:rsidRDefault="00BD23E6" w:rsidP="00BD23E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CA"/>
              </w:rPr>
              <w:t>Quantitative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; a cluster of streets from both study areas where households with many</w:t>
            </w:r>
          </w:p>
          <w:p w:rsidR="00BD23E6" w:rsidRPr="008C3CA2" w:rsidRDefault="00BD23E6" w:rsidP="00BD23E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different ethnic backgrounds live was selected. In principle, all households in these </w:t>
            </w:r>
          </w:p>
          <w:p w:rsidR="00BD23E6" w:rsidRPr="008C3CA2" w:rsidRDefault="00BD23E6" w:rsidP="00BD23E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treets were included in the study population and approached on a door-to-door basis.</w:t>
            </w:r>
          </w:p>
          <w:p w:rsidR="00D7345D" w:rsidRPr="008C3CA2" w:rsidRDefault="00D7345D" w:rsidP="00BD23E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</w:p>
          <w:p w:rsidR="00D7345D" w:rsidRPr="008C3CA2" w:rsidRDefault="00D7345D" w:rsidP="00D7345D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CA"/>
              </w:rPr>
              <w:t>qualitative;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a stratified sample was taken from the five largest ethnic groups represented </w:t>
            </w:r>
          </w:p>
          <w:p w:rsidR="00D7345D" w:rsidRPr="008C3CA2" w:rsidRDefault="00D7345D" w:rsidP="00D7345D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in the cross-sectional study. Half of the selected households had reported consuming</w:t>
            </w:r>
          </w:p>
          <w:p w:rsidR="00D7345D" w:rsidRPr="008C3CA2" w:rsidRDefault="00D7345D" w:rsidP="00D7345D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street foods daily and half had reported never consuming street foods at all.</w:t>
            </w:r>
          </w:p>
          <w:p w:rsidR="006D6134" w:rsidRPr="008C3CA2" w:rsidRDefault="006D6134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3" w:type="dxa"/>
          </w:tcPr>
          <w:p w:rsidR="006D6134" w:rsidRPr="008C3CA2" w:rsidRDefault="00D7345D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ot specified </w:t>
            </w:r>
          </w:p>
        </w:tc>
        <w:tc>
          <w:tcPr>
            <w:tcW w:w="850" w:type="dxa"/>
          </w:tcPr>
          <w:p w:rsidR="006D6134" w:rsidRPr="008C3CA2" w:rsidRDefault="00D7345D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Low income areas </w:t>
            </w:r>
          </w:p>
        </w:tc>
        <w:tc>
          <w:tcPr>
            <w:tcW w:w="992" w:type="dxa"/>
          </w:tcPr>
          <w:p w:rsidR="00D7345D" w:rsidRPr="008C3CA2" w:rsidRDefault="00D7345D" w:rsidP="00D7345D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Role of street foods in dietary pattern</w:t>
            </w:r>
          </w:p>
          <w:p w:rsidR="006D6134" w:rsidRPr="008C3CA2" w:rsidRDefault="00D7345D" w:rsidP="00D7345D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Reasons for consumption or non-consumption </w:t>
            </w:r>
          </w:p>
          <w:p w:rsidR="00901C79" w:rsidRPr="008C3CA2" w:rsidRDefault="00901C79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901C79" w:rsidRPr="008C3CA2" w:rsidRDefault="00901C79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901C79" w:rsidRPr="008C3CA2" w:rsidRDefault="00901C79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901C79" w:rsidRPr="008C3CA2" w:rsidRDefault="00901C79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901C79" w:rsidRPr="008C3CA2" w:rsidRDefault="00901C79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901C79" w:rsidRPr="008C3CA2" w:rsidRDefault="00901C79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901C79" w:rsidRPr="008C3CA2" w:rsidRDefault="00901C79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901C79" w:rsidRPr="008C3CA2" w:rsidRDefault="00901C79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901C79" w:rsidRPr="008C3CA2" w:rsidRDefault="00D44083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on-consumption</w:t>
            </w:r>
            <w:r w:rsidR="00901C79"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issues </w:t>
            </w:r>
          </w:p>
        </w:tc>
        <w:tc>
          <w:tcPr>
            <w:tcW w:w="3969" w:type="dxa"/>
          </w:tcPr>
          <w:p w:rsidR="00D7345D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st; are cheap/affordable, saves fuel</w:t>
            </w:r>
          </w:p>
          <w:p w:rsidR="00D7345D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nvenience; already prepared and available at all times</w:t>
            </w:r>
          </w:p>
          <w:p w:rsidR="00D7345D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rganoleptically nice - good taste</w:t>
            </w:r>
          </w:p>
          <w:p w:rsidR="00D7345D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imited time to prepare foods</w:t>
            </w:r>
          </w:p>
          <w:p w:rsidR="00D7345D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ossibility of getting credit</w:t>
            </w:r>
          </w:p>
          <w:p w:rsidR="00D7345D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ousehold size; large household size consumes more of street foods</w:t>
            </w:r>
          </w:p>
          <w:p w:rsidR="00D7345D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conomic status; regular employment - limited consumption; irregular employment- high consumption</w:t>
            </w:r>
          </w:p>
          <w:p w:rsidR="00D7345D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ousehold composition; presence of a woman with a domestic role - lower consumption</w:t>
            </w:r>
          </w:p>
          <w:p w:rsidR="00D7345D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ood variation consideration; a range of prepared foods to choose from, thus some people aim to add variety to their diet</w:t>
            </w:r>
          </w:p>
          <w:p w:rsidR="006D6134" w:rsidRPr="008C3CA2" w:rsidRDefault="00D7345D" w:rsidP="00D7345D">
            <w:pPr>
              <w:pStyle w:val="ListParagraph"/>
              <w:numPr>
                <w:ilvl w:val="0"/>
                <w:numId w:val="2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ood safety concerns - microbial/hygienic issues unhealthy - but majority still consume despite knowing this - mainly described in terms of unhygienic issues</w:t>
            </w:r>
          </w:p>
        </w:tc>
        <w:tc>
          <w:tcPr>
            <w:tcW w:w="1276" w:type="dxa"/>
          </w:tcPr>
          <w:p w:rsidR="00D7345D" w:rsidRPr="008C3CA2" w:rsidRDefault="00D7345D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ross sectional - short structured questionnaire focused on street food consumption</w:t>
            </w:r>
          </w:p>
          <w:p w:rsidR="00D7345D" w:rsidRPr="008C3CA2" w:rsidRDefault="00D7345D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and social-demographic- economic situation</w:t>
            </w:r>
          </w:p>
          <w:p w:rsidR="006D6134" w:rsidRPr="008C3CA2" w:rsidRDefault="00D7345D" w:rsidP="00D7345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qualitative - an in-depth interview guide with a structured and open-ended questions</w:t>
            </w:r>
          </w:p>
        </w:tc>
      </w:tr>
      <w:tr w:rsidR="008C3CA2" w:rsidRPr="008C3CA2" w:rsidTr="003C76E3">
        <w:trPr>
          <w:trHeight w:val="183"/>
        </w:trPr>
        <w:tc>
          <w:tcPr>
            <w:tcW w:w="735" w:type="dxa"/>
          </w:tcPr>
          <w:p w:rsidR="00BD23E6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CZWNxdWV5PC9BdXRob3I+PFll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CZWNxdWV5PC9BdXRob3I+PFll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Becquey, et al. (12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D44083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Dietary patterns of adults living in Ouagadougou and their association </w:t>
            </w:r>
          </w:p>
          <w:p w:rsidR="00BD23E6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with overweight</w:t>
            </w:r>
          </w:p>
        </w:tc>
        <w:tc>
          <w:tcPr>
            <w:tcW w:w="822" w:type="dxa"/>
          </w:tcPr>
          <w:p w:rsidR="00BD23E6" w:rsidRPr="008C3CA2" w:rsidRDefault="00D44083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utr</w:t>
            </w:r>
            <w:proofErr w:type="spellEnd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J </w:t>
            </w:r>
          </w:p>
        </w:tc>
        <w:tc>
          <w:tcPr>
            <w:tcW w:w="737" w:type="dxa"/>
          </w:tcPr>
          <w:p w:rsidR="00BD23E6" w:rsidRPr="008C3CA2" w:rsidRDefault="00D44083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Burkina Faso, Ouagadougou</w:t>
            </w:r>
          </w:p>
        </w:tc>
        <w:tc>
          <w:tcPr>
            <w:tcW w:w="851" w:type="dxa"/>
          </w:tcPr>
          <w:p w:rsidR="00BD23E6" w:rsidRPr="008C3CA2" w:rsidRDefault="00D44083" w:rsidP="007303C1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ross sectional survey</w:t>
            </w:r>
          </w:p>
        </w:tc>
        <w:tc>
          <w:tcPr>
            <w:tcW w:w="992" w:type="dxa"/>
          </w:tcPr>
          <w:p w:rsidR="00D44083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1072 individuals, 557 women</w:t>
            </w:r>
          </w:p>
          <w:p w:rsidR="00BD23E6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nd 515 men </w:t>
            </w:r>
          </w:p>
        </w:tc>
        <w:tc>
          <w:tcPr>
            <w:tcW w:w="1559" w:type="dxa"/>
          </w:tcPr>
          <w:p w:rsidR="00D44083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Recruitment was through a population monitored by the Demographic Monitoring System carried  </w:t>
            </w:r>
          </w:p>
          <w:p w:rsidR="00D44083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out by the Higher Institute of Population Sciences].  Two districts were purposively selected. </w:t>
            </w:r>
          </w:p>
          <w:p w:rsidR="00D44083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Wemtenga (a structured and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located near city center with amenities; electricity and water supply)</w:t>
            </w:r>
          </w:p>
          <w:p w:rsidR="00D44083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nd Taabtenga (a non-structured, located at periphery of the city with no amenities).  Random </w:t>
            </w:r>
          </w:p>
          <w:p w:rsidR="00BD23E6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election of participants within districts</w:t>
            </w:r>
          </w:p>
        </w:tc>
        <w:tc>
          <w:tcPr>
            <w:tcW w:w="993" w:type="dxa"/>
          </w:tcPr>
          <w:p w:rsidR="00BD23E6" w:rsidRPr="008C3CA2" w:rsidRDefault="00D44083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15 to 65 years </w:t>
            </w:r>
          </w:p>
        </w:tc>
        <w:tc>
          <w:tcPr>
            <w:tcW w:w="850" w:type="dxa"/>
          </w:tcPr>
          <w:p w:rsidR="00D44083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ixed socio economic</w:t>
            </w:r>
          </w:p>
          <w:p w:rsidR="00BD23E6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groups</w:t>
            </w:r>
          </w:p>
        </w:tc>
        <w:tc>
          <w:tcPr>
            <w:tcW w:w="992" w:type="dxa"/>
          </w:tcPr>
          <w:p w:rsidR="00D44083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Describe dietary patterns &amp; their relationship</w:t>
            </w:r>
          </w:p>
          <w:p w:rsidR="00BD23E6" w:rsidRPr="008C3CA2" w:rsidRDefault="00D44083" w:rsidP="00D440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with anthropometric outcomes </w:t>
            </w:r>
          </w:p>
        </w:tc>
        <w:tc>
          <w:tcPr>
            <w:tcW w:w="3969" w:type="dxa"/>
          </w:tcPr>
          <w:p w:rsidR="00D44083" w:rsidRPr="008C3CA2" w:rsidRDefault="00D44083" w:rsidP="00D44083">
            <w:pPr>
              <w:pStyle w:val="ListParagraph"/>
              <w:numPr>
                <w:ilvl w:val="0"/>
                <w:numId w:val="2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Food habits - mainly high snacking </w:t>
            </w:r>
          </w:p>
          <w:p w:rsidR="00D44083" w:rsidRPr="008C3CA2" w:rsidRDefault="00D44083" w:rsidP="00D44083">
            <w:pPr>
              <w:pStyle w:val="ListParagraph"/>
              <w:numPr>
                <w:ilvl w:val="0"/>
                <w:numId w:val="2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conomic status; higher economic status - higher snacking levels and modern diet (mainly westernised diet)</w:t>
            </w:r>
          </w:p>
          <w:p w:rsidR="00D44083" w:rsidRPr="008C3CA2" w:rsidRDefault="00D44083" w:rsidP="00D44083">
            <w:pPr>
              <w:pStyle w:val="ListParagraph"/>
              <w:numPr>
                <w:ilvl w:val="0"/>
                <w:numId w:val="2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ccupation; formal sector - higher snacking levels - less time available and organisation of day outside home</w:t>
            </w:r>
          </w:p>
          <w:p w:rsidR="00D44083" w:rsidRPr="008C3CA2" w:rsidRDefault="00D44083" w:rsidP="00D44083">
            <w:pPr>
              <w:pStyle w:val="ListParagraph"/>
              <w:numPr>
                <w:ilvl w:val="0"/>
                <w:numId w:val="2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ge; young adults - higher snacking - less organised life to plan meals</w:t>
            </w:r>
          </w:p>
          <w:p w:rsidR="00D44083" w:rsidRPr="008C3CA2" w:rsidRDefault="00D44083" w:rsidP="00D44083">
            <w:pPr>
              <w:pStyle w:val="ListParagraph"/>
              <w:numPr>
                <w:ilvl w:val="0"/>
                <w:numId w:val="2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arital status; singles - higher snacking - less organised life to plan meals</w:t>
            </w:r>
          </w:p>
          <w:p w:rsidR="00D44083" w:rsidRPr="008C3CA2" w:rsidRDefault="00D44083" w:rsidP="00D44083">
            <w:pPr>
              <w:pStyle w:val="ListParagraph"/>
              <w:numPr>
                <w:ilvl w:val="0"/>
                <w:numId w:val="2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Low dietary diversity; probably knowledge gaps </w:t>
            </w:r>
          </w:p>
          <w:p w:rsidR="00D44083" w:rsidRPr="008C3CA2" w:rsidRDefault="00D44083" w:rsidP="00D44083">
            <w:pPr>
              <w:pStyle w:val="ListParagraph"/>
              <w:numPr>
                <w:ilvl w:val="0"/>
                <w:numId w:val="2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ulture; traditional diet based on cereals and vegetables</w:t>
            </w:r>
          </w:p>
          <w:p w:rsidR="00D44083" w:rsidRPr="008C3CA2" w:rsidRDefault="00D44083" w:rsidP="00D44083">
            <w:pPr>
              <w:pStyle w:val="ListParagraph"/>
              <w:numPr>
                <w:ilvl w:val="0"/>
                <w:numId w:val="21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Environment; area of residence - snacking with mainly traditional foods majorly occurs in non-structured district while snacking with modern snacks in structured districts</w:t>
            </w:r>
          </w:p>
          <w:p w:rsidR="00BD23E6" w:rsidRPr="008C3CA2" w:rsidRDefault="00D44083" w:rsidP="00D44083">
            <w:pPr>
              <w:pStyle w:val="ListParagraph"/>
              <w:numPr>
                <w:ilvl w:val="0"/>
                <w:numId w:val="21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Religion; Muslims usually have traditional diets compared to other religions</w:t>
            </w:r>
          </w:p>
        </w:tc>
        <w:tc>
          <w:tcPr>
            <w:tcW w:w="1276" w:type="dxa"/>
          </w:tcPr>
          <w:p w:rsidR="00BD23E6" w:rsidRPr="008C3CA2" w:rsidRDefault="00BD23E6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C3CA2" w:rsidRPr="008C3CA2" w:rsidTr="003C76E3">
        <w:trPr>
          <w:trHeight w:val="183"/>
        </w:trPr>
        <w:tc>
          <w:tcPr>
            <w:tcW w:w="735" w:type="dxa"/>
          </w:tcPr>
          <w:p w:rsidR="00EA6C35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IaWFtZXk8L0F1dGhvcj48WWVh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IaWFtZXk8L0F1dGhvcj48WWVh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Hiamey, et al. (13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E1766E" w:rsidRPr="008C3CA2" w:rsidRDefault="00E1766E" w:rsidP="00E1766E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re we indeed what we eat? Street food consumption in the Market </w:t>
            </w:r>
          </w:p>
          <w:p w:rsidR="00EA6C35" w:rsidRPr="008C3CA2" w:rsidRDefault="00E1766E" w:rsidP="00E1766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ircle area of Takoradi, Ghana </w:t>
            </w:r>
          </w:p>
        </w:tc>
        <w:tc>
          <w:tcPr>
            <w:tcW w:w="822" w:type="dxa"/>
          </w:tcPr>
          <w:p w:rsidR="00EA6C35" w:rsidRPr="008C3CA2" w:rsidRDefault="0031568F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utrition and Health </w:t>
            </w:r>
          </w:p>
        </w:tc>
        <w:tc>
          <w:tcPr>
            <w:tcW w:w="737" w:type="dxa"/>
          </w:tcPr>
          <w:p w:rsidR="00EA6C35" w:rsidRPr="008C3CA2" w:rsidRDefault="0031568F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Ghana, Takoradi </w:t>
            </w:r>
          </w:p>
        </w:tc>
        <w:tc>
          <w:tcPr>
            <w:tcW w:w="851" w:type="dxa"/>
          </w:tcPr>
          <w:p w:rsidR="00EA6C35" w:rsidRPr="008C3CA2" w:rsidRDefault="0031568F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ross sectional survey </w:t>
            </w:r>
          </w:p>
        </w:tc>
        <w:tc>
          <w:tcPr>
            <w:tcW w:w="992" w:type="dxa"/>
          </w:tcPr>
          <w:p w:rsidR="0031568F" w:rsidRPr="008C3CA2" w:rsidRDefault="0031568F" w:rsidP="0031568F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220 street food consumers</w:t>
            </w:r>
          </w:p>
          <w:p w:rsidR="00EA6C35" w:rsidRPr="008C3CA2" w:rsidRDefault="0031568F" w:rsidP="0031568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(54% females) </w:t>
            </w:r>
          </w:p>
        </w:tc>
        <w:tc>
          <w:tcPr>
            <w:tcW w:w="1559" w:type="dxa"/>
          </w:tcPr>
          <w:p w:rsidR="0031568F" w:rsidRPr="008C3CA2" w:rsidRDefault="0031568F" w:rsidP="0031568F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ccidental sampling technique. The respondents were contacted at the point of the food vendors.</w:t>
            </w:r>
          </w:p>
          <w:p w:rsidR="00EA6C35" w:rsidRPr="008C3CA2" w:rsidRDefault="0031568F" w:rsidP="0031568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The respondents were people who had either already purchased or finished eating their foods. </w:t>
            </w:r>
          </w:p>
        </w:tc>
        <w:tc>
          <w:tcPr>
            <w:tcW w:w="993" w:type="dxa"/>
          </w:tcPr>
          <w:p w:rsidR="0031568F" w:rsidRPr="008C3CA2" w:rsidRDefault="0031568F" w:rsidP="0031568F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61% of participants</w:t>
            </w:r>
          </w:p>
          <w:p w:rsidR="00EA6C35" w:rsidRPr="008C3CA2" w:rsidRDefault="0031568F" w:rsidP="0031568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below 35 years </w:t>
            </w:r>
          </w:p>
        </w:tc>
        <w:tc>
          <w:tcPr>
            <w:tcW w:w="850" w:type="dxa"/>
          </w:tcPr>
          <w:p w:rsidR="00EA6C35" w:rsidRPr="008C3CA2" w:rsidRDefault="0031568F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ot specified </w:t>
            </w:r>
          </w:p>
        </w:tc>
        <w:tc>
          <w:tcPr>
            <w:tcW w:w="992" w:type="dxa"/>
          </w:tcPr>
          <w:p w:rsidR="00EA6C35" w:rsidRPr="008C3CA2" w:rsidRDefault="0031568F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treet foods consumption and</w:t>
            </w:r>
            <w:r w:rsidRPr="008C3CA2">
              <w:rPr>
                <w:rFonts w:ascii="Arial" w:eastAsia="Times New Roman" w:hAnsi="Arial" w:cs="Arial"/>
                <w:sz w:val="18"/>
                <w:szCs w:val="18"/>
                <w:lang w:val="en-CA" w:eastAsia="en-CA"/>
              </w:rPr>
              <w:t xml:space="preserve">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reasons for consumer choices </w:t>
            </w:r>
          </w:p>
        </w:tc>
        <w:tc>
          <w:tcPr>
            <w:tcW w:w="3969" w:type="dxa"/>
          </w:tcPr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ood availability - environment; low options for fruits and vegetables among the available street foods, mainly carbohydrates (traditionally people oriented to carbohydrates)</w:t>
            </w:r>
          </w:p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ormal education; members with low education level consume more compared to higher education levels, thus low consumption levels maybe related to food safety awareness</w:t>
            </w:r>
          </w:p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conomic status; consumption equally the same among low earners (driven by cost saving) and middle class (driven by convenience)</w:t>
            </w:r>
          </w:p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ccupation; mainly traders due to their nature of work</w:t>
            </w:r>
          </w:p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nvenience; availability and accessibility over space and time (within reach &amp; available 24/7) - as well saves time and difficulties associated with home food preparation</w:t>
            </w:r>
          </w:p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ensory appeal; good taste and nice aroma</w:t>
            </w:r>
          </w:p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utritional reasons; opportunity to select from varied local dishes, opportunity to obtain a balanced diet from the available variety (only mentioned by 26%)</w:t>
            </w:r>
          </w:p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st savings</w:t>
            </w:r>
          </w:p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pportunity to eat on credit</w:t>
            </w:r>
          </w:p>
          <w:p w:rsidR="0031568F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cial benefits; ability to network with others while purchasing and eating food</w:t>
            </w:r>
          </w:p>
          <w:p w:rsidR="00EA6C35" w:rsidRPr="008C3CA2" w:rsidRDefault="0031568F" w:rsidP="0031568F">
            <w:pPr>
              <w:pStyle w:val="ListParagraph"/>
              <w:numPr>
                <w:ilvl w:val="0"/>
                <w:numId w:val="22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Trend; fashionable to eat out</w:t>
            </w:r>
          </w:p>
        </w:tc>
        <w:tc>
          <w:tcPr>
            <w:tcW w:w="1276" w:type="dxa"/>
          </w:tcPr>
          <w:p w:rsidR="00EA6C35" w:rsidRPr="008C3CA2" w:rsidRDefault="0031568F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Face to face interviews using questionnaire </w:t>
            </w:r>
          </w:p>
        </w:tc>
      </w:tr>
      <w:tr w:rsidR="008C3CA2" w:rsidRPr="008C3CA2" w:rsidTr="003C76E3">
        <w:trPr>
          <w:trHeight w:val="183"/>
        </w:trPr>
        <w:tc>
          <w:tcPr>
            <w:tcW w:w="735" w:type="dxa"/>
          </w:tcPr>
          <w:p w:rsidR="00E1766E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AuthorYear="1"&gt;&lt;Author&gt;Van Den Berg&lt;/Author&gt;&lt;Year&gt;2012&lt;/Year&gt;&lt;RecNum&gt;15&lt;/RecNum&gt;&lt;DisplayText&gt;Van Den Berg, et al. (14)&lt;/DisplayText&gt;&lt;record&gt;&lt;rec-number&gt;15&lt;/rec-number&gt;&lt;foreign-keys&gt;&lt;key app="EN" db-id="easp9vdfj0pff7e0z5txa9wt222fwps9v205" timestamp="1544085316"&gt;15&lt;/key&gt;&lt;/foreign-keys&gt;&lt;ref-type name="Journal Article"&gt;17&lt;/ref-type&gt;&lt;contributors&gt;&lt;authors&gt;&lt;author&gt;Van Den Berg, V. L.&lt;/author&gt;&lt;author&gt;Okeyo, A. P.&lt;/author&gt;&lt;author&gt;Dannhauser, A.&lt;/author&gt;&lt;author&gt;Nel, M.&lt;/author&gt;&lt;/authors&gt;&lt;/contributors&gt;&lt;auth-address&gt;Department of Nutrition and Dietetics, University of the Free State, South Africa&amp;#xD;Department of Biostatistics, University of the Free State, South Africa&lt;/auth-address&gt;&lt;titles&gt;&lt;title&gt;Body weight, eating practices and nutritional knowledge amongst university nursing students, Eastern Cape, South Africa&lt;/title&gt;&lt;secondary-title&gt;African Journal of Primary Health Care and Family Medicine&lt;/secondary-title&gt;&lt;alt-title&gt;Afr. J. Prim. Health Care Fam. Med.&lt;/alt-title&gt;&lt;/titles&gt;&lt;periodical&gt;&lt;full-title&gt;African Journal of Primary Health Care and Family Medicine&lt;/full-title&gt;&lt;abbr-1&gt;Afr. J. Prim. Health Care Fam. Med.&lt;/abbr-1&gt;&lt;/periodical&gt;&lt;alt-periodical&gt;&lt;full-title&gt;African Journal of Primary Health Care and Family Medicine&lt;/full-title&gt;&lt;abbr-1&gt;Afr. J. Prim. Health Care Fam. Med.&lt;/abbr-1&gt;&lt;/alt-periodical&gt;&lt;volume&gt;4&lt;/volume&gt;&lt;number&gt;1&lt;/number&gt;&lt;dates&gt;&lt;year&gt;2012&lt;/year&gt;&lt;/dates&gt;&lt;publisher&gt;AOSIS (pty) Ltd&lt;/publisher&gt;&lt;isbn&gt;20712928 (ISSN)&lt;/isbn&gt;&lt;work-type&gt;Article&lt;/work-type&gt;&lt;urls&gt;&lt;related-urls&gt;&lt;url&gt;https://www.scopus.com/inward/record.uri?eid=2-s2.0-84866180970&amp;amp;doi=10.4102%2fphcfm.v4i1.323&amp;amp;partnerID=40&amp;amp;md5=edb353bd682fc478cdf4a52adbf2d235&lt;/url&gt;&lt;url&gt;https://phcfm.org/index.php/phcfm/article/download/323/426&lt;/url&gt;&lt;/related-urls&gt;&lt;/urls&gt;&lt;custom7&gt;323&lt;/custom7&gt;&lt;electronic-resource-num&gt;10.4102/phcfm.v4i1.323&lt;/electronic-resource-num&gt;&lt;remote-database-name&gt;Scopus&lt;/remote-database-name&gt;&lt;language&gt;English&lt;/language&gt;&lt;/record&gt;&lt;/Cite&gt;&lt;/EndNote&gt;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Van Den Berg, et al. (14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004071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Body weight, eating practices and nutritional knowledge amongst</w:t>
            </w:r>
          </w:p>
          <w:p w:rsidR="00E1766E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university nursing students, Eastern 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Cape, South Africa. </w:t>
            </w:r>
          </w:p>
        </w:tc>
        <w:tc>
          <w:tcPr>
            <w:tcW w:w="822" w:type="dxa"/>
          </w:tcPr>
          <w:p w:rsidR="00004071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African Journal of Primary Health</w:t>
            </w:r>
          </w:p>
          <w:p w:rsidR="00E1766E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are and Family Medicine </w:t>
            </w:r>
          </w:p>
        </w:tc>
        <w:tc>
          <w:tcPr>
            <w:tcW w:w="737" w:type="dxa"/>
          </w:tcPr>
          <w:p w:rsidR="00E1766E" w:rsidRPr="008C3CA2" w:rsidRDefault="0000407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outh Africa, Cape Town </w:t>
            </w:r>
          </w:p>
        </w:tc>
        <w:tc>
          <w:tcPr>
            <w:tcW w:w="851" w:type="dxa"/>
          </w:tcPr>
          <w:p w:rsidR="00004071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 cross -sectional descriptive </w:t>
            </w:r>
          </w:p>
          <w:p w:rsidR="00E1766E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urvey </w:t>
            </w:r>
          </w:p>
        </w:tc>
        <w:tc>
          <w:tcPr>
            <w:tcW w:w="992" w:type="dxa"/>
          </w:tcPr>
          <w:p w:rsidR="00004071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161 undergraduate nursing </w:t>
            </w:r>
          </w:p>
          <w:p w:rsidR="00E1766E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tudents (68% female) </w:t>
            </w:r>
          </w:p>
        </w:tc>
        <w:tc>
          <w:tcPr>
            <w:tcW w:w="1559" w:type="dxa"/>
          </w:tcPr>
          <w:p w:rsidR="00004071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ll 200 nursing students enrolled at the institution, were contacted &amp; voluntarily asked to</w:t>
            </w:r>
          </w:p>
          <w:p w:rsidR="00E1766E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participate in the study. Their names were obtained from the admissions list of the institution. </w:t>
            </w:r>
          </w:p>
        </w:tc>
        <w:tc>
          <w:tcPr>
            <w:tcW w:w="993" w:type="dxa"/>
          </w:tcPr>
          <w:p w:rsidR="00E1766E" w:rsidRPr="008C3CA2" w:rsidRDefault="0000407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18 to 42 years </w:t>
            </w:r>
          </w:p>
        </w:tc>
        <w:tc>
          <w:tcPr>
            <w:tcW w:w="850" w:type="dxa"/>
          </w:tcPr>
          <w:p w:rsidR="00004071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 xml:space="preserve">Mixed social economic </w:t>
            </w:r>
          </w:p>
          <w:p w:rsidR="00E1766E" w:rsidRPr="008C3CA2" w:rsidRDefault="00004071" w:rsidP="00004071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Classes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992" w:type="dxa"/>
          </w:tcPr>
          <w:p w:rsidR="00E1766E" w:rsidRPr="008C3CA2" w:rsidRDefault="00A34B8C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Eating practices and nutritional knowledge </w:t>
            </w:r>
          </w:p>
        </w:tc>
        <w:tc>
          <w:tcPr>
            <w:tcW w:w="3969" w:type="dxa"/>
          </w:tcPr>
          <w:p w:rsidR="00A34B8C" w:rsidRPr="008C3CA2" w:rsidRDefault="00A34B8C" w:rsidP="00A34B8C">
            <w:pPr>
              <w:pStyle w:val="ListParagraph"/>
              <w:numPr>
                <w:ilvl w:val="0"/>
                <w:numId w:val="23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ating pattern; Majority, 97;5 % do not meet USDA- FDA recommendations for vegetables while 42% do not consume minimum requirement for fruits., mainly high consumption</w:t>
            </w:r>
          </w:p>
          <w:p w:rsidR="00A34B8C" w:rsidRPr="008C3CA2" w:rsidRDefault="00A34B8C" w:rsidP="00A34B8C">
            <w:pPr>
              <w:pStyle w:val="ListParagraph"/>
              <w:numPr>
                <w:ilvl w:val="0"/>
                <w:numId w:val="23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arbohydrates, intake levels of added sugar and saturated fat above recommendation</w:t>
            </w:r>
          </w:p>
          <w:p w:rsidR="00A34B8C" w:rsidRPr="008C3CA2" w:rsidRDefault="00A34B8C" w:rsidP="00A34B8C">
            <w:pPr>
              <w:pStyle w:val="ListParagraph"/>
              <w:numPr>
                <w:ilvl w:val="0"/>
                <w:numId w:val="23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utrition Knowledge - low </w:t>
            </w:r>
          </w:p>
          <w:p w:rsidR="00A34B8C" w:rsidRPr="008C3CA2" w:rsidRDefault="00A34B8C" w:rsidP="00A34B8C">
            <w:pPr>
              <w:pStyle w:val="ListParagraph"/>
              <w:numPr>
                <w:ilvl w:val="0"/>
                <w:numId w:val="23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Majority knew that starch is supposed to be eaten the most, but knew that fat and sugar had to be taken in moderation</w:t>
            </w:r>
          </w:p>
          <w:p w:rsidR="00E1766E" w:rsidRPr="008C3CA2" w:rsidRDefault="00A34B8C" w:rsidP="00A34B8C">
            <w:pPr>
              <w:pStyle w:val="ListParagraph"/>
              <w:numPr>
                <w:ilvl w:val="0"/>
                <w:numId w:val="23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ow knowledge of fruit and vegetable recommendations</w:t>
            </w:r>
          </w:p>
        </w:tc>
        <w:tc>
          <w:tcPr>
            <w:tcW w:w="1276" w:type="dxa"/>
          </w:tcPr>
          <w:p w:rsidR="001A0A08" w:rsidRPr="008C3CA2" w:rsidRDefault="001A0A08" w:rsidP="001A0A0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Eating 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practices; three 24-hour recalls (for Tuesdays, Thursdays and Saturdays)</w:t>
            </w:r>
          </w:p>
          <w:p w:rsidR="001A0A08" w:rsidRPr="008C3CA2" w:rsidRDefault="001A0A08" w:rsidP="001A0A0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:rsidR="001A0A08" w:rsidRPr="008C3CA2" w:rsidRDefault="001A0A08" w:rsidP="001A0A0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 xml:space="preserve">Nutritional knowledge; structured 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interviews using a questionnaire based on the</w:t>
            </w:r>
          </w:p>
          <w:p w:rsidR="001A0A08" w:rsidRPr="008C3CA2" w:rsidRDefault="001A0A08" w:rsidP="001A0A0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recommendations of the USDA-FGP, the Dietary Guidelines for Americans 2010</w:t>
            </w:r>
          </w:p>
          <w:p w:rsidR="00E1766E" w:rsidRPr="008C3CA2" w:rsidRDefault="001A0A08" w:rsidP="001A0A0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and the South Africa Food based Dietary Guidelines.</w:t>
            </w:r>
          </w:p>
        </w:tc>
      </w:tr>
      <w:tr w:rsidR="008C3CA2" w:rsidRPr="008C3CA2" w:rsidTr="003C76E3">
        <w:trPr>
          <w:trHeight w:val="183"/>
        </w:trPr>
        <w:tc>
          <w:tcPr>
            <w:tcW w:w="735" w:type="dxa"/>
          </w:tcPr>
          <w:p w:rsidR="00E1766E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fldChar w:fldCharType="begin">
                <w:fldData xml:space="preserve">PEVuZE5vdGU+PENpdGUgQXV0aG9yWWVhcj0iMSI+PEF1dGhvcj5TYXZ5PC9BdXRob3I+PFllYXI+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TYXZ5PC9BdXRob3I+PFllYXI+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Savy, et al. (15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F83A16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re dietary diversity scores related to the socio-economic </w:t>
            </w:r>
            <w:proofErr w:type="gram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nd</w:t>
            </w:r>
            <w:proofErr w:type="gramEnd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</w:t>
            </w:r>
          </w:p>
          <w:p w:rsidR="00E1766E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nthropometric status of women living in an urban area in Burkina Faso</w:t>
            </w:r>
          </w:p>
        </w:tc>
        <w:tc>
          <w:tcPr>
            <w:tcW w:w="822" w:type="dxa"/>
          </w:tcPr>
          <w:p w:rsidR="00E1766E" w:rsidRPr="008C3CA2" w:rsidRDefault="00F83A16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ublic Health </w:t>
            </w:r>
            <w:proofErr w:type="spell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utr</w:t>
            </w:r>
            <w:proofErr w:type="spellEnd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</w:t>
            </w:r>
          </w:p>
        </w:tc>
        <w:tc>
          <w:tcPr>
            <w:tcW w:w="737" w:type="dxa"/>
          </w:tcPr>
          <w:p w:rsidR="00E1766E" w:rsidRPr="008C3CA2" w:rsidRDefault="00F83A16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Burkina Faso, Ouagadougou </w:t>
            </w:r>
          </w:p>
        </w:tc>
        <w:tc>
          <w:tcPr>
            <w:tcW w:w="851" w:type="dxa"/>
          </w:tcPr>
          <w:p w:rsidR="00F83A16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 cross sectional qualitative </w:t>
            </w:r>
          </w:p>
          <w:p w:rsidR="00E1766E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dietary recall </w:t>
            </w:r>
          </w:p>
        </w:tc>
        <w:tc>
          <w:tcPr>
            <w:tcW w:w="992" w:type="dxa"/>
          </w:tcPr>
          <w:p w:rsidR="00E1766E" w:rsidRPr="008C3CA2" w:rsidRDefault="00F83A16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557 women </w:t>
            </w:r>
          </w:p>
        </w:tc>
        <w:tc>
          <w:tcPr>
            <w:tcW w:w="1559" w:type="dxa"/>
          </w:tcPr>
          <w:p w:rsidR="00F83A16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Randomly select 300 women from each of the two districts of Taabtenga, (mainly occupied </w:t>
            </w:r>
          </w:p>
          <w:p w:rsidR="00E1766E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by urban poor) and Wemtenga, (mainly occupied by high social economic class) </w:t>
            </w:r>
          </w:p>
        </w:tc>
        <w:tc>
          <w:tcPr>
            <w:tcW w:w="993" w:type="dxa"/>
          </w:tcPr>
          <w:p w:rsidR="00E1766E" w:rsidRPr="008C3CA2" w:rsidRDefault="00F83A16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verage age -37 years </w:t>
            </w:r>
          </w:p>
        </w:tc>
        <w:tc>
          <w:tcPr>
            <w:tcW w:w="850" w:type="dxa"/>
          </w:tcPr>
          <w:p w:rsidR="00F83A16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Mixed socio economic </w:t>
            </w:r>
          </w:p>
          <w:p w:rsidR="00E1766E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lasses </w:t>
            </w:r>
          </w:p>
        </w:tc>
        <w:tc>
          <w:tcPr>
            <w:tcW w:w="992" w:type="dxa"/>
          </w:tcPr>
          <w:p w:rsidR="00F83A16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Dietary Diversity and relationship between</w:t>
            </w:r>
          </w:p>
          <w:p w:rsidR="00E1766E" w:rsidRPr="008C3CA2" w:rsidRDefault="00F83A16" w:rsidP="00F83A16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dietary diversity and socio economic </w:t>
            </w:r>
          </w:p>
        </w:tc>
        <w:tc>
          <w:tcPr>
            <w:tcW w:w="3969" w:type="dxa"/>
          </w:tcPr>
          <w:p w:rsidR="00F83A16" w:rsidRPr="008C3CA2" w:rsidRDefault="00F83A16" w:rsidP="00F83A16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igher dietary diversity, increased consumption of energy dense foods, double edge (both energy dense &amp; micronutrient rich)</w:t>
            </w:r>
          </w:p>
          <w:p w:rsidR="00F83A16" w:rsidRPr="008C3CA2" w:rsidRDefault="00F83A16" w:rsidP="00F83A16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ortion size, more important than dietary diversity in this setting</w:t>
            </w:r>
          </w:p>
          <w:p w:rsidR="00F83A16" w:rsidRPr="008C3CA2" w:rsidRDefault="00F83A16" w:rsidP="00F83A16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igher DDS-22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br/>
              <w:t>Education - those who had attended school</w:t>
            </w: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br/>
              <w:t>Economic situation - higher income</w:t>
            </w:r>
          </w:p>
          <w:p w:rsidR="00F83A16" w:rsidRPr="008C3CA2" w:rsidRDefault="00F83A16" w:rsidP="00F83A16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ge - younger </w:t>
            </w:r>
          </w:p>
          <w:p w:rsidR="00F83A16" w:rsidRPr="008C3CA2" w:rsidRDefault="00F83A16" w:rsidP="00F83A16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ating out of home - higher dietary diversity</w:t>
            </w:r>
          </w:p>
          <w:p w:rsidR="00F83A16" w:rsidRPr="008C3CA2" w:rsidRDefault="00F83A16" w:rsidP="00F83A16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ccupation; no relationship</w:t>
            </w:r>
          </w:p>
          <w:p w:rsidR="00E1766E" w:rsidRPr="008C3CA2" w:rsidRDefault="00F83A16" w:rsidP="00F83A16">
            <w:pPr>
              <w:pStyle w:val="ListParagraph"/>
              <w:numPr>
                <w:ilvl w:val="0"/>
                <w:numId w:val="24"/>
              </w:num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Religion; no relationship  </w:t>
            </w:r>
          </w:p>
        </w:tc>
        <w:tc>
          <w:tcPr>
            <w:tcW w:w="1276" w:type="dxa"/>
          </w:tcPr>
          <w:p w:rsidR="00E1766E" w:rsidRPr="008C3CA2" w:rsidRDefault="00AD79BD" w:rsidP="007303C1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t>24-hour</w:t>
            </w:r>
            <w:r w:rsidR="00F83A16" w:rsidRPr="008C3CA2">
              <w:rPr>
                <w:rFonts w:ascii="Times New Roman" w:hAnsi="Times New Roman" w:cs="Times New Roman"/>
                <w:sz w:val="16"/>
                <w:szCs w:val="16"/>
              </w:rPr>
              <w:t xml:space="preserve"> recall and </w:t>
            </w:r>
            <w:r w:rsidR="006147BD" w:rsidRPr="008C3CA2">
              <w:rPr>
                <w:rFonts w:ascii="Times New Roman" w:hAnsi="Times New Roman" w:cs="Times New Roman"/>
                <w:sz w:val="16"/>
                <w:szCs w:val="16"/>
              </w:rPr>
              <w:t>questionnaire</w:t>
            </w:r>
            <w:r w:rsidR="00F83A16" w:rsidRPr="008C3CA2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</w:tr>
      <w:tr w:rsidR="007303C1" w:rsidRPr="008C3CA2" w:rsidTr="003C76E3">
        <w:trPr>
          <w:trHeight w:val="192"/>
        </w:trPr>
        <w:tc>
          <w:tcPr>
            <w:tcW w:w="735" w:type="dxa"/>
          </w:tcPr>
          <w:p w:rsidR="007303C1" w:rsidRPr="008C3CA2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WYW4gWnlsPC9BdXRob3I+PFll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=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WYW4gWnlsPC9BdXRob3I+PFll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==
</w:fldData>
              </w:fldCha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8C3CA2">
              <w:rPr>
                <w:rFonts w:ascii="Times New Roman" w:hAnsi="Times New Roman" w:cs="Times New Roman"/>
                <w:noProof/>
                <w:sz w:val="16"/>
                <w:szCs w:val="16"/>
              </w:rPr>
              <w:t>Van Zyl, et al. (16)</w:t>
            </w:r>
            <w:r w:rsidRPr="008C3CA2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haracteristics and factors influencing fast food intake of young adult</w:t>
            </w:r>
          </w:p>
          <w:p w:rsidR="007303C1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nsumers in Johannesburg, South Africa</w:t>
            </w:r>
          </w:p>
        </w:tc>
        <w:tc>
          <w:tcPr>
            <w:tcW w:w="822" w:type="dxa"/>
          </w:tcPr>
          <w:p w:rsidR="007303C1" w:rsidRPr="008C3CA2" w:rsidRDefault="0006261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outh African Journal of Clinical  </w:t>
            </w:r>
          </w:p>
        </w:tc>
        <w:tc>
          <w:tcPr>
            <w:tcW w:w="737" w:type="dxa"/>
          </w:tcPr>
          <w:p w:rsidR="007303C1" w:rsidRPr="008C3CA2" w:rsidRDefault="0006261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outh Africa, Johannesburg </w:t>
            </w:r>
          </w:p>
        </w:tc>
        <w:tc>
          <w:tcPr>
            <w:tcW w:w="851" w:type="dxa"/>
          </w:tcPr>
          <w:p w:rsidR="007303C1" w:rsidRPr="008C3CA2" w:rsidRDefault="0006261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Descriptive cross sectional  </w:t>
            </w:r>
          </w:p>
        </w:tc>
        <w:tc>
          <w:tcPr>
            <w:tcW w:w="992" w:type="dxa"/>
          </w:tcPr>
          <w:p w:rsidR="007303C1" w:rsidRPr="008C3CA2" w:rsidRDefault="00062610" w:rsidP="007303C1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341 (53% females) </w:t>
            </w:r>
          </w:p>
        </w:tc>
        <w:tc>
          <w:tcPr>
            <w:tcW w:w="1559" w:type="dxa"/>
          </w:tcPr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onvenience sampling was used to identify shopping malls in three different socio-economic  </w:t>
            </w:r>
          </w:p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reas in Johannesburg. The shopping malls were selected </w:t>
            </w:r>
            <w:proofErr w:type="gramStart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n the basis of</w:t>
            </w:r>
            <w:proofErr w:type="gramEnd"/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a previous market</w:t>
            </w:r>
          </w:p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research study that determined the consumer profile at key shopping malls in the City of</w:t>
            </w:r>
          </w:p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Johannesburg Metropole, according to the Living Standards Measurement (LSM) classification </w:t>
            </w:r>
          </w:p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system. Data was collected on Fridays and over weekends in an endeavor to reach a more</w:t>
            </w:r>
          </w:p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varied group of potential participants. Two field workers were located at the entrance to each </w:t>
            </w:r>
          </w:p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large grocery store within the shopping mall. The random sampling method was used by selecting </w:t>
            </w:r>
          </w:p>
          <w:p w:rsidR="007303C1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very second woman and man passing the researchers.</w:t>
            </w:r>
          </w:p>
        </w:tc>
        <w:tc>
          <w:tcPr>
            <w:tcW w:w="993" w:type="dxa"/>
          </w:tcPr>
          <w:p w:rsidR="007303C1" w:rsidRPr="008C3CA2" w:rsidRDefault="0006261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19 to 30 years </w:t>
            </w:r>
          </w:p>
        </w:tc>
        <w:tc>
          <w:tcPr>
            <w:tcW w:w="850" w:type="dxa"/>
          </w:tcPr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Mixed socio economic </w:t>
            </w:r>
          </w:p>
          <w:p w:rsidR="007303C1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lasses </w:t>
            </w:r>
          </w:p>
        </w:tc>
        <w:tc>
          <w:tcPr>
            <w:tcW w:w="992" w:type="dxa"/>
          </w:tcPr>
          <w:p w:rsidR="00062610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Fast food consumption patterns and factors </w:t>
            </w:r>
          </w:p>
          <w:p w:rsidR="007303C1" w:rsidRPr="008C3CA2" w:rsidRDefault="00062610" w:rsidP="0006261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influencing fast food intake </w:t>
            </w:r>
          </w:p>
        </w:tc>
        <w:tc>
          <w:tcPr>
            <w:tcW w:w="3969" w:type="dxa"/>
          </w:tcPr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cio-economic status - lower consumption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cio-economic status - higher consumption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Time limitations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nvenience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rganoleptic properties - taste and appearance (unhealthy fast foods), majority would not choose a healthy option even when available - reason perceived bad taste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erceived severity; health concerns (fear for getting fat) but no choice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nvironment; health options not available on menus, participants would have chosen healthy options if they would be available on fast food menu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edia - TV commercials majorly influences their food choice, this was more common among the low- and middle-income socio-economic status compared to high class, flyers less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Family and friends - influence participants to buy fast foods 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vailability of unhealthy fast food and no healthy options at this outlet - environment</w:t>
            </w:r>
          </w:p>
          <w:p w:rsidR="00E5674B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Education; highly educated (tertiary) have health concerns, and would choose a healthy option if available</w:t>
            </w:r>
          </w:p>
          <w:p w:rsidR="007303C1" w:rsidRPr="008C3CA2" w:rsidRDefault="00E5674B" w:rsidP="00E5674B">
            <w:pPr>
              <w:pStyle w:val="ListParagraph"/>
              <w:numPr>
                <w:ilvl w:val="0"/>
                <w:numId w:val="25"/>
              </w:num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ood - majority go for unhealthy fast food because at those moments they feel like eating that</w:t>
            </w:r>
          </w:p>
        </w:tc>
        <w:tc>
          <w:tcPr>
            <w:tcW w:w="1276" w:type="dxa"/>
          </w:tcPr>
          <w:p w:rsidR="007303C1" w:rsidRPr="008C3CA2" w:rsidRDefault="0006261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8C3CA2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Validated questionnaire </w:t>
            </w:r>
          </w:p>
        </w:tc>
      </w:tr>
    </w:tbl>
    <w:p w:rsidR="00463067" w:rsidRPr="008C3CA2" w:rsidRDefault="00463067"/>
    <w:p w:rsidR="00463067" w:rsidRPr="008C3CA2" w:rsidRDefault="001629A0" w:rsidP="001629A0">
      <w:pPr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8C3CA2">
        <w:rPr>
          <w:rFonts w:ascii="Times New Roman" w:hAnsi="Times New Roman" w:cs="Times New Roman"/>
          <w:b/>
          <w:sz w:val="20"/>
          <w:szCs w:val="20"/>
          <w:lang w:val="en-US"/>
        </w:rPr>
        <w:t xml:space="preserve">References </w:t>
      </w:r>
    </w:p>
    <w:p w:rsidR="00A61C02" w:rsidRPr="008C3CA2" w:rsidRDefault="00463067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fldChar w:fldCharType="begin"/>
      </w:r>
      <w:r w:rsidRPr="008C3CA2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8C3CA2">
        <w:rPr>
          <w:rFonts w:ascii="Times New Roman" w:hAnsi="Times New Roman" w:cs="Times New Roman"/>
          <w:sz w:val="20"/>
          <w:szCs w:val="20"/>
        </w:rPr>
        <w:fldChar w:fldCharType="separate"/>
      </w:r>
      <w:r w:rsidR="00A61C02" w:rsidRPr="008C3CA2">
        <w:rPr>
          <w:rFonts w:ascii="Times New Roman" w:hAnsi="Times New Roman" w:cs="Times New Roman"/>
          <w:sz w:val="20"/>
          <w:szCs w:val="20"/>
        </w:rPr>
        <w:t>1.</w:t>
      </w:r>
      <w:r w:rsidR="00A61C02" w:rsidRPr="008C3CA2">
        <w:rPr>
          <w:rFonts w:ascii="Times New Roman" w:hAnsi="Times New Roman" w:cs="Times New Roman"/>
          <w:sz w:val="20"/>
          <w:szCs w:val="20"/>
        </w:rPr>
        <w:tab/>
        <w:t xml:space="preserve">Aryeetey R, Oltmans S, Owusu F. Food retail assessment and family food purchase behavior in Ashongman Estates, Ghana. Afr J Food Agric Nutr Dev 2016;16(4):11386-403. 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2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Boatemaa S, Badasu DM, De-Graft Aikins A. Food beliefs and practices in urban poor communities in Accra: Implications for health interventions. BMC Public Health 2018;18(1). 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3.</w:t>
      </w:r>
      <w:r w:rsidRPr="008C3CA2">
        <w:rPr>
          <w:rFonts w:ascii="Times New Roman" w:hAnsi="Times New Roman" w:cs="Times New Roman"/>
          <w:sz w:val="20"/>
          <w:szCs w:val="20"/>
        </w:rPr>
        <w:tab/>
        <w:t>Charlton KE, Brewitt P, Bourne LT. Sources and credibility of nutrition information among black urban South African women, with a focus on messages related to obesity. Public health nutrition 2004;7(6):801-11.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4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Phillips EA, Comeau DL, Pisa PT, Stein AD, Norris SA. Perceptions of diet, physical activity, and obesity-related health among black daughter-mother pairs in Soweto, South Africa: A qualitative study. BMC Public Health 2016;16(1). 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5.</w:t>
      </w:r>
      <w:r w:rsidRPr="008C3CA2">
        <w:rPr>
          <w:rFonts w:ascii="Times New Roman" w:hAnsi="Times New Roman" w:cs="Times New Roman"/>
          <w:sz w:val="20"/>
          <w:szCs w:val="20"/>
        </w:rPr>
        <w:tab/>
        <w:t>Stern R, Puoane T, Tsolekile L. An exploration into the determinants of noncommunicable diseases among rural-to-urban migrants in periurban South Africa. Prev Chronic Dis 2010;7(6).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6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Cockx L, Colen L, De Weerdt J. From corn to popcorn? Urbanization and dietary change: Evidence from rural-urban migrants in Tanzania. World Development 2018;110:140-59. 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7.</w:t>
      </w:r>
      <w:r w:rsidRPr="008C3CA2">
        <w:rPr>
          <w:rFonts w:ascii="Times New Roman" w:hAnsi="Times New Roman" w:cs="Times New Roman"/>
          <w:sz w:val="20"/>
          <w:szCs w:val="20"/>
        </w:rPr>
        <w:tab/>
        <w:t>Dake FA, Thompson AL, Ng SW, Agyei-Mensah S, Codjoe SN. The local food environment and body mass index among the urban poor in Accra, Ghana. Journal of Urban Health 2016;93(3):438-55.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8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Everett-Murphy K, De Villiers A, Ketterer E, Steyn K. Using formative research to develop a nutrition education resource aimed at assisting low-income households in South Africa adopt a healthier diet. Health Educ Res 2015;30(6):882-96. 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9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Holdsworth M, Delpeuch F, Landais E, Gartner A, Eymard-Duvernay S, Maire B. Knowledge of dietary and behaviour-related determinants of non-communicable disease in urban Senegalese women. Public Health Nutrition 2006;9(8):975-81. 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lastRenderedPageBreak/>
        <w:t>10.</w:t>
      </w:r>
      <w:r w:rsidRPr="008C3CA2">
        <w:rPr>
          <w:rFonts w:ascii="Times New Roman" w:hAnsi="Times New Roman" w:cs="Times New Roman"/>
          <w:sz w:val="20"/>
          <w:szCs w:val="20"/>
        </w:rPr>
        <w:tab/>
        <w:t>Kiawi E, Edwards R, Shu J, Unwin N, Kamadjeu R, Mbanya JC. Knowledge, attitudes, and behavior relating to diabetes and its main risk factors among urban residents in Cameroon: A qualitative survey. Ethnicity &amp; Disease 2006;16(2):503-9.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11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Van 'T Riet H, Den Hartog AP, Mwangi AM, Mwadime RKN, Foeken DWJ, Van Staveren WA. The role of street foods in the dietary pattern, of two low-income groups in Nairobi. Eur J Clin Nutr 2001;55(7):562-70. 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12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Becquey E, Savy M, Danel P, Dabire HB, Tapsoba S, Martin-Prevel Y. Dietary patterns of adults living in Ouagadougou and their association with overweight. Nutrition journal 2010;9:13. </w:t>
      </w:r>
    </w:p>
    <w:p w:rsidR="001629A0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13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Hiamey SE, Amuquandoh FE, Boison GA. Are we indeed what we eat? Street food consumption in the Market Circle area of Takoradi, Ghana. Nutr Health 2013;22(3-4):215-35. 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14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Van Den Berg VL, Okeyo AP, Dannhauser A, Nel M. Body weight, eating practices and nutritional knowledge amongst university nursing students, Eastern Cape, South Africa. Afr J Prim Health Care Fam Med 2012;4(1). </w:t>
      </w:r>
    </w:p>
    <w:p w:rsidR="00A61C02" w:rsidRPr="008C3CA2" w:rsidRDefault="00A61C02" w:rsidP="001629A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15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Savy M, Martin-Prével Y, Danel P, Traissac P, Dabiré H, Delpeuch F. Are dietary diversity scores related to the socio-economic and anthropometric status of women living in an urban area in Burkina Faso? Public Health Nutrition 2008;11(2):132-41. </w:t>
      </w:r>
    </w:p>
    <w:p w:rsidR="00A61C02" w:rsidRPr="008C3CA2" w:rsidRDefault="00A61C02" w:rsidP="001629A0">
      <w:pPr>
        <w:pStyle w:val="EndNoteBibliography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C3CA2">
        <w:rPr>
          <w:rFonts w:ascii="Times New Roman" w:hAnsi="Times New Roman" w:cs="Times New Roman"/>
          <w:sz w:val="20"/>
          <w:szCs w:val="20"/>
        </w:rPr>
        <w:t>16.</w:t>
      </w:r>
      <w:r w:rsidRPr="008C3CA2">
        <w:rPr>
          <w:rFonts w:ascii="Times New Roman" w:hAnsi="Times New Roman" w:cs="Times New Roman"/>
          <w:sz w:val="20"/>
          <w:szCs w:val="20"/>
        </w:rPr>
        <w:tab/>
        <w:t xml:space="preserve">Van Zyl MK, Steyn NP, Marais ML. Characteristics and factors infuencing fast food intake of young adult consumers in Johannesburg, South Africa. S Afr J Clin Nutr 2010;23(3):124-30. </w:t>
      </w:r>
    </w:p>
    <w:p w:rsidR="00891FB5" w:rsidRPr="008C3CA2" w:rsidRDefault="00463067" w:rsidP="001629A0">
      <w:pPr>
        <w:jc w:val="both"/>
      </w:pPr>
      <w:r w:rsidRPr="008C3CA2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891FB5" w:rsidRPr="008C3CA2" w:rsidSect="00E92ACC">
      <w:headerReference w:type="default" r:id="rId8"/>
      <w:footerReference w:type="default" r:id="rId9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537E1" w:rsidRDefault="001537E1" w:rsidP="00795D1C">
      <w:pPr>
        <w:spacing w:after="0" w:line="240" w:lineRule="auto"/>
      </w:pPr>
      <w:r>
        <w:separator/>
      </w:r>
    </w:p>
  </w:endnote>
  <w:endnote w:type="continuationSeparator" w:id="0">
    <w:p w:rsidR="001537E1" w:rsidRDefault="001537E1" w:rsidP="00795D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574B3" w:rsidRDefault="009574B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537E1" w:rsidRDefault="001537E1" w:rsidP="00795D1C">
      <w:pPr>
        <w:spacing w:after="0" w:line="240" w:lineRule="auto"/>
      </w:pPr>
      <w:r>
        <w:separator/>
      </w:r>
    </w:p>
  </w:footnote>
  <w:footnote w:type="continuationSeparator" w:id="0">
    <w:p w:rsidR="001537E1" w:rsidRDefault="001537E1" w:rsidP="00795D1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574B3" w:rsidRPr="00795D1C" w:rsidRDefault="009574B3">
    <w:pPr>
      <w:pStyle w:val="Header"/>
      <w:rPr>
        <w:lang w:val="en-US"/>
      </w:rPr>
    </w:pPr>
    <w:r>
      <w:rPr>
        <w:lang w:val="en-US"/>
      </w:rPr>
      <w:t xml:space="preserve">Supplementary Data </w:t>
    </w:r>
  </w:p>
  <w:p w:rsidR="009574B3" w:rsidRDefault="009574B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817B66"/>
    <w:multiLevelType w:val="hybridMultilevel"/>
    <w:tmpl w:val="7670485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D797A45"/>
    <w:multiLevelType w:val="hybridMultilevel"/>
    <w:tmpl w:val="1D28F37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21F73C5"/>
    <w:multiLevelType w:val="hybridMultilevel"/>
    <w:tmpl w:val="3DA2CD8A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462217D"/>
    <w:multiLevelType w:val="hybridMultilevel"/>
    <w:tmpl w:val="C93443E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6D40A73"/>
    <w:multiLevelType w:val="hybridMultilevel"/>
    <w:tmpl w:val="332C7240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B2D3AD6"/>
    <w:multiLevelType w:val="hybridMultilevel"/>
    <w:tmpl w:val="F68A99AC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7D37478"/>
    <w:multiLevelType w:val="hybridMultilevel"/>
    <w:tmpl w:val="C42A097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7" w15:restartNumberingAfterBreak="0">
    <w:nsid w:val="28643F8D"/>
    <w:multiLevelType w:val="hybridMultilevel"/>
    <w:tmpl w:val="93F24264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C7422E8"/>
    <w:multiLevelType w:val="hybridMultilevel"/>
    <w:tmpl w:val="A920C55E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38C81DA7"/>
    <w:multiLevelType w:val="hybridMultilevel"/>
    <w:tmpl w:val="7DE4039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0CA55CA"/>
    <w:multiLevelType w:val="hybridMultilevel"/>
    <w:tmpl w:val="F9CCC8A0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4CB6707"/>
    <w:multiLevelType w:val="hybridMultilevel"/>
    <w:tmpl w:val="7548D6E0"/>
    <w:lvl w:ilvl="0" w:tplc="2000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2000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12" w15:restartNumberingAfterBreak="0">
    <w:nsid w:val="44FA7172"/>
    <w:multiLevelType w:val="hybridMultilevel"/>
    <w:tmpl w:val="F48A06C4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45C42F0D"/>
    <w:multiLevelType w:val="hybridMultilevel"/>
    <w:tmpl w:val="66FA079E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49131D6E"/>
    <w:multiLevelType w:val="hybridMultilevel"/>
    <w:tmpl w:val="5596F40C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4ABE23D3"/>
    <w:multiLevelType w:val="hybridMultilevel"/>
    <w:tmpl w:val="036E150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14C277C"/>
    <w:multiLevelType w:val="hybridMultilevel"/>
    <w:tmpl w:val="109C9D4A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54B85E2B"/>
    <w:multiLevelType w:val="hybridMultilevel"/>
    <w:tmpl w:val="A5145FC2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56B95125"/>
    <w:multiLevelType w:val="hybridMultilevel"/>
    <w:tmpl w:val="6C6E315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593F7F88"/>
    <w:multiLevelType w:val="hybridMultilevel"/>
    <w:tmpl w:val="AF30318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59E72A7D"/>
    <w:multiLevelType w:val="hybridMultilevel"/>
    <w:tmpl w:val="76F2B1D4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5E5F29AA"/>
    <w:multiLevelType w:val="hybridMultilevel"/>
    <w:tmpl w:val="55F86A7C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5B31F4F"/>
    <w:multiLevelType w:val="hybridMultilevel"/>
    <w:tmpl w:val="ADE006FA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78437FD3"/>
    <w:multiLevelType w:val="hybridMultilevel"/>
    <w:tmpl w:val="3C12D4F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7F5A753D"/>
    <w:multiLevelType w:val="hybridMultilevel"/>
    <w:tmpl w:val="03D0BA24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8"/>
  </w:num>
  <w:num w:numId="3">
    <w:abstractNumId w:val="5"/>
  </w:num>
  <w:num w:numId="4">
    <w:abstractNumId w:val="11"/>
  </w:num>
  <w:num w:numId="5">
    <w:abstractNumId w:val="6"/>
  </w:num>
  <w:num w:numId="6">
    <w:abstractNumId w:val="16"/>
  </w:num>
  <w:num w:numId="7">
    <w:abstractNumId w:val="24"/>
  </w:num>
  <w:num w:numId="8">
    <w:abstractNumId w:val="10"/>
  </w:num>
  <w:num w:numId="9">
    <w:abstractNumId w:val="19"/>
  </w:num>
  <w:num w:numId="10">
    <w:abstractNumId w:val="14"/>
  </w:num>
  <w:num w:numId="11">
    <w:abstractNumId w:val="12"/>
  </w:num>
  <w:num w:numId="12">
    <w:abstractNumId w:val="17"/>
  </w:num>
  <w:num w:numId="13">
    <w:abstractNumId w:val="22"/>
  </w:num>
  <w:num w:numId="14">
    <w:abstractNumId w:val="7"/>
  </w:num>
  <w:num w:numId="15">
    <w:abstractNumId w:val="13"/>
  </w:num>
  <w:num w:numId="16">
    <w:abstractNumId w:val="18"/>
  </w:num>
  <w:num w:numId="17">
    <w:abstractNumId w:val="1"/>
  </w:num>
  <w:num w:numId="18">
    <w:abstractNumId w:val="20"/>
  </w:num>
  <w:num w:numId="19">
    <w:abstractNumId w:val="2"/>
  </w:num>
  <w:num w:numId="20">
    <w:abstractNumId w:val="23"/>
  </w:num>
  <w:num w:numId="21">
    <w:abstractNumId w:val="21"/>
  </w:num>
  <w:num w:numId="22">
    <w:abstractNumId w:val="0"/>
  </w:num>
  <w:num w:numId="23">
    <w:abstractNumId w:val="3"/>
  </w:num>
  <w:num w:numId="24">
    <w:abstractNumId w:val="9"/>
  </w:num>
  <w:num w:numId="2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in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sp9vdfj0pff7e0z5txa9wt222fwps9v205&quot;&gt;selected articles-diet&lt;record-ids&gt;&lt;item&gt;1&lt;/item&gt;&lt;item&gt;2&lt;/item&gt;&lt;item&gt;3&lt;/item&gt;&lt;item&gt;4&lt;/item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6&lt;/item&gt;&lt;item&gt;17&lt;/item&gt;&lt;/record-ids&gt;&lt;/item&gt;&lt;/Libraries&gt;"/>
  </w:docVars>
  <w:rsids>
    <w:rsidRoot w:val="00E92ACC"/>
    <w:rsid w:val="00004071"/>
    <w:rsid w:val="00062610"/>
    <w:rsid w:val="00066B28"/>
    <w:rsid w:val="0011429B"/>
    <w:rsid w:val="001537E1"/>
    <w:rsid w:val="001629A0"/>
    <w:rsid w:val="001A0A08"/>
    <w:rsid w:val="002028BD"/>
    <w:rsid w:val="00254254"/>
    <w:rsid w:val="002900F5"/>
    <w:rsid w:val="002C4D18"/>
    <w:rsid w:val="002F2BE4"/>
    <w:rsid w:val="0031568F"/>
    <w:rsid w:val="003864CA"/>
    <w:rsid w:val="003918F8"/>
    <w:rsid w:val="0039208C"/>
    <w:rsid w:val="003C3104"/>
    <w:rsid w:val="003C76E3"/>
    <w:rsid w:val="00463067"/>
    <w:rsid w:val="00512668"/>
    <w:rsid w:val="00582725"/>
    <w:rsid w:val="006147BD"/>
    <w:rsid w:val="006D6134"/>
    <w:rsid w:val="006E35B1"/>
    <w:rsid w:val="007303C1"/>
    <w:rsid w:val="00795D1C"/>
    <w:rsid w:val="008418B9"/>
    <w:rsid w:val="00864DF0"/>
    <w:rsid w:val="00891FB5"/>
    <w:rsid w:val="00897CC0"/>
    <w:rsid w:val="008C3CA2"/>
    <w:rsid w:val="00901C79"/>
    <w:rsid w:val="009574B3"/>
    <w:rsid w:val="00962865"/>
    <w:rsid w:val="00A34B8C"/>
    <w:rsid w:val="00A61C02"/>
    <w:rsid w:val="00AD79BD"/>
    <w:rsid w:val="00AE4D9E"/>
    <w:rsid w:val="00B441C8"/>
    <w:rsid w:val="00BD23E6"/>
    <w:rsid w:val="00C15634"/>
    <w:rsid w:val="00C247E4"/>
    <w:rsid w:val="00D44083"/>
    <w:rsid w:val="00D626DC"/>
    <w:rsid w:val="00D7345D"/>
    <w:rsid w:val="00E1766E"/>
    <w:rsid w:val="00E2726C"/>
    <w:rsid w:val="00E5674B"/>
    <w:rsid w:val="00E92ACC"/>
    <w:rsid w:val="00EA6C35"/>
    <w:rsid w:val="00EE1B37"/>
    <w:rsid w:val="00F83A16"/>
    <w:rsid w:val="00FA5A71"/>
    <w:rsid w:val="00FD1B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F51B08E-97C4-4F76-96AC-10177A4452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92A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066B2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6306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306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306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3067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95D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5D1C"/>
  </w:style>
  <w:style w:type="paragraph" w:styleId="Footer">
    <w:name w:val="footer"/>
    <w:basedOn w:val="Normal"/>
    <w:link w:val="FooterChar"/>
    <w:uiPriority w:val="99"/>
    <w:unhideWhenUsed/>
    <w:rsid w:val="00795D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5D1C"/>
  </w:style>
  <w:style w:type="paragraph" w:styleId="BalloonText">
    <w:name w:val="Balloon Text"/>
    <w:basedOn w:val="Normal"/>
    <w:link w:val="BalloonTextChar"/>
    <w:uiPriority w:val="99"/>
    <w:semiHidden/>
    <w:unhideWhenUsed/>
    <w:rsid w:val="00C247E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47E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E488B6-2603-4C72-BE3A-42ACD20FD4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5599</Words>
  <Characters>31918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iga43@gmail.com</dc:creator>
  <cp:keywords/>
  <dc:description/>
  <cp:lastModifiedBy>pyiga43@gmail.com</cp:lastModifiedBy>
  <cp:revision>2</cp:revision>
  <dcterms:created xsi:type="dcterms:W3CDTF">2020-04-21T10:35:00Z</dcterms:created>
  <dcterms:modified xsi:type="dcterms:W3CDTF">2020-04-21T10:35:00Z</dcterms:modified>
</cp:coreProperties>
</file>